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4B1F4126"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the level of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846590A"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Naohisa Nagaya</w:t>
      </w:r>
      <w:r w:rsidR="003C3DE1" w:rsidRPr="003C3DE1">
        <w:rPr>
          <w:rFonts w:ascii="PT Serif" w:eastAsia="PT Serif" w:hAnsi="PT Serif" w:cs="PT Serif"/>
          <w:bCs/>
          <w:color w:val="000000"/>
          <w:vertAlign w:val="superscript"/>
        </w:rPr>
        <w:t>5</w:t>
      </w:r>
      <w:r w:rsidRPr="00A64099">
        <w:rPr>
          <w:rFonts w:ascii="PT Serif" w:eastAsia="PT Serif" w:hAnsi="PT Serif" w:cs="PT Serif"/>
          <w:b/>
          <w:color w:val="000000"/>
        </w:rPr>
        <w:t>, Ryusuke Fujisawa</w:t>
      </w:r>
      <w:r w:rsidR="003C3DE1">
        <w:rPr>
          <w:rFonts w:ascii="PT Serif" w:eastAsia="PT Serif" w:hAnsi="PT Serif" w:cs="PT Serif"/>
          <w:bCs/>
          <w:color w:val="000000"/>
          <w:vertAlign w:val="superscript"/>
        </w:rPr>
        <w:t>6</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080CA5C9" w:rsidR="00A75F92" w:rsidRPr="00A64099" w:rsidRDefault="00EA50CA"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3.</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4CB94D30" w14:textId="40CE22BD" w:rsidR="00A75F92" w:rsidRDefault="003C3DE1" w:rsidP="00A75F92">
      <w:pPr>
        <w:snapToGrid w:val="0"/>
        <w:spacing w:after="0" w:line="240" w:lineRule="auto"/>
        <w:rPr>
          <w:rFonts w:ascii="PT Serif" w:eastAsia="PT Serif" w:hAnsi="PT Serif" w:cs="PT Serif"/>
        </w:rPr>
      </w:pPr>
      <w:r>
        <w:rPr>
          <w:rFonts w:ascii="PT Serif" w:eastAsia="PT Serif" w:hAnsi="PT Serif" w:cs="PT Serif"/>
        </w:rPr>
        <w:t>5.</w:t>
      </w:r>
    </w:p>
    <w:p w14:paraId="3A26D41D" w14:textId="71405029" w:rsidR="003C3DE1" w:rsidRDefault="003C3DE1" w:rsidP="00A75F92">
      <w:pPr>
        <w:snapToGrid w:val="0"/>
        <w:spacing w:after="0" w:line="240" w:lineRule="auto"/>
        <w:rPr>
          <w:rFonts w:ascii="PT Serif" w:eastAsia="PT Serif" w:hAnsi="PT Serif" w:cs="PT Serif"/>
        </w:rPr>
      </w:pPr>
      <w:r>
        <w:rPr>
          <w:rFonts w:ascii="PT Serif" w:eastAsia="PT Serif" w:hAnsi="PT Serif" w:cs="PT Serif"/>
        </w:rPr>
        <w:t>6.</w:t>
      </w:r>
    </w:p>
    <w:p w14:paraId="1DFFBA49" w14:textId="77777777" w:rsidR="003C3DE1" w:rsidRPr="00A64099" w:rsidRDefault="003C3DE1" w:rsidP="00A75F92">
      <w:pPr>
        <w:snapToGrid w:val="0"/>
        <w:spacing w:after="0" w:line="240" w:lineRule="auto"/>
        <w:rPr>
          <w:rFonts w:ascii="PT Serif" w:eastAsia="PT Serif" w:hAnsi="PT Serif" w:cs="PT Serif"/>
        </w:rPr>
      </w:pP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0000-0002-6731-8684;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3572B140"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the encounters. Her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xml:space="preserve">, and revealed that the cost reduces the selectivity of mating partners. After a dispersal flight, termites </w:t>
      </w:r>
      <w:r w:rsidR="002C13C1" w:rsidRPr="00A64099">
        <w:rPr>
          <w:rFonts w:ascii="PT Serif" w:eastAsia="PT Serif" w:hAnsi="PT Serif" w:cs="PT Serif"/>
          <w:color w:val="000000"/>
        </w:rPr>
        <w:t xml:space="preserve">keep </w:t>
      </w:r>
      <w:r w:rsidR="0064145A" w:rsidRPr="00A64099">
        <w:rPr>
          <w:rFonts w:ascii="PT Serif" w:eastAsia="PT Serif" w:hAnsi="PT Serif" w:cs="PT Serif"/>
          <w:color w:val="000000"/>
        </w:rPr>
        <w:t>search</w:t>
      </w:r>
      <w:r w:rsidR="002C13C1" w:rsidRPr="00A64099">
        <w:rPr>
          <w:rFonts w:ascii="PT Serif" w:eastAsia="PT Serif" w:hAnsi="PT Serif" w:cs="PT Serif"/>
          <w:color w:val="000000"/>
        </w:rPr>
        <w:t>ing</w:t>
      </w:r>
      <w:r w:rsidR="0064145A" w:rsidRPr="00A64099">
        <w:rPr>
          <w:rFonts w:ascii="PT Serif" w:eastAsia="PT Serif" w:hAnsi="PT Serif" w:cs="PT Serif"/>
          <w:color w:val="000000"/>
        </w:rPr>
        <w:t xml:space="preserve"> for a mating partner</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otherwise</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they 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is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and even frequently exhibited same-sex pairing. Thus, termites dramatically changed their mate search behavior depending on their physiological conditions. It is essential to account for the</w:t>
      </w:r>
      <w:r w:rsidR="0064145A" w:rsidRPr="00A64099">
        <w:rPr>
          <w:rFonts w:ascii="PT Serif" w:eastAsia="PT Serif" w:hAnsi="PT Serif" w:cs="PT Serif"/>
          <w:color w:val="000000"/>
        </w:rPr>
        <w:t xml:space="preserve"> </w:t>
      </w:r>
      <w:r w:rsidR="00BE3A80" w:rsidRPr="00A64099">
        <w:rPr>
          <w:rFonts w:ascii="PT Serif" w:eastAsia="PT Serif" w:hAnsi="PT Serif" w:cs="PT Serif"/>
          <w:color w:val="000000"/>
        </w:rPr>
        <w:t xml:space="preserve">searchers’ </w:t>
      </w:r>
      <w:r w:rsidR="0064145A" w:rsidRPr="00A64099">
        <w:rPr>
          <w:rFonts w:ascii="PT Serif" w:eastAsia="PT Serif" w:hAnsi="PT Serif" w:cs="PT Serif"/>
          <w:color w:val="000000"/>
        </w:rPr>
        <w:t>internal state</w:t>
      </w:r>
      <w:r w:rsidR="00BE3A80" w:rsidRPr="00A64099">
        <w:rPr>
          <w:rFonts w:ascii="PT Serif" w:eastAsia="PT Serif" w:hAnsi="PT Serif" w:cs="PT Serif"/>
          <w:color w:val="000000"/>
        </w:rPr>
        <w:t>s</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00000013"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4644CEE5" w14:textId="6A94B213" w:rsidR="00A64099" w:rsidRPr="00495172" w:rsidRDefault="00495172" w:rsidP="00495172">
      <w:pPr>
        <w:pStyle w:val="ListParagraph"/>
        <w:numPr>
          <w:ilvl w:val="0"/>
          <w:numId w:val="1"/>
        </w:numPr>
        <w:snapToGrid w:val="0"/>
        <w:spacing w:after="0" w:line="240" w:lineRule="auto"/>
        <w:rPr>
          <w:rFonts w:ascii="PT Serif" w:eastAsia="PT Serif" w:hAnsi="PT Serif" w:cs="PT Serif"/>
        </w:rPr>
      </w:pPr>
      <w:r w:rsidRPr="00495172">
        <w:rPr>
          <w:rFonts w:ascii="PT Serif" w:eastAsia="PT Serif" w:hAnsi="PT Serif" w:cs="PT Serif"/>
        </w:rPr>
        <w:t>Random search</w:t>
      </w:r>
    </w:p>
    <w:p w14:paraId="2F4020BC" w14:textId="5FFB55CF" w:rsidR="00495172" w:rsidRDefault="00495172" w:rsidP="00495172">
      <w:pPr>
        <w:pStyle w:val="ListParagraph"/>
        <w:numPr>
          <w:ilvl w:val="0"/>
          <w:numId w:val="1"/>
        </w:numPr>
        <w:snapToGrid w:val="0"/>
        <w:spacing w:after="0" w:line="240" w:lineRule="auto"/>
        <w:rPr>
          <w:rFonts w:ascii="PT Serif" w:eastAsia="PT Serif" w:hAnsi="PT Serif" w:cs="PT Serif"/>
        </w:rPr>
      </w:pPr>
      <w:r>
        <w:rPr>
          <w:rFonts w:ascii="PT Serif" w:eastAsia="PT Serif" w:hAnsi="PT Serif" w:cs="PT Serif"/>
        </w:rPr>
        <w:t>Mate search</w:t>
      </w:r>
    </w:p>
    <w:p w14:paraId="4003B73C" w14:textId="7F15A18E" w:rsidR="00495172" w:rsidRDefault="00495172" w:rsidP="00495172">
      <w:pPr>
        <w:pStyle w:val="ListParagraph"/>
        <w:numPr>
          <w:ilvl w:val="0"/>
          <w:numId w:val="1"/>
        </w:numPr>
        <w:snapToGrid w:val="0"/>
        <w:spacing w:after="0" w:line="240" w:lineRule="auto"/>
        <w:rPr>
          <w:rFonts w:ascii="PT Serif" w:eastAsia="PT Serif" w:hAnsi="PT Serif" w:cs="PT Serif"/>
        </w:rPr>
      </w:pPr>
      <w:r>
        <w:rPr>
          <w:rFonts w:ascii="PT Serif" w:eastAsia="PT Serif" w:hAnsi="PT Serif" w:cs="PT Serif"/>
        </w:rPr>
        <w:t>Termites</w:t>
      </w:r>
    </w:p>
    <w:p w14:paraId="1FBFBDE4" w14:textId="75E0F285" w:rsidR="00495172" w:rsidRPr="00495172" w:rsidRDefault="00495172" w:rsidP="00495172">
      <w:pPr>
        <w:pStyle w:val="ListParagraph"/>
        <w:numPr>
          <w:ilvl w:val="0"/>
          <w:numId w:val="1"/>
        </w:numPr>
        <w:snapToGrid w:val="0"/>
        <w:spacing w:after="0" w:line="240" w:lineRule="auto"/>
        <w:rPr>
          <w:rFonts w:ascii="PT Serif" w:eastAsia="PT Serif" w:hAnsi="PT Serif" w:cs="PT Serif"/>
        </w:rPr>
      </w:pPr>
      <w:r>
        <w:rPr>
          <w:rFonts w:ascii="PT Serif" w:eastAsia="PT Serif" w:hAnsi="PT Serif" w:cs="PT Serif"/>
        </w:rPr>
        <w:t>Here we</w:t>
      </w:r>
    </w:p>
    <w:p w14:paraId="713004F5" w14:textId="6EFEF689" w:rsidR="001F7F32" w:rsidRPr="00A64099" w:rsidRDefault="001F7F32" w:rsidP="0082412A">
      <w:pPr>
        <w:snapToGrid w:val="0"/>
        <w:spacing w:after="0" w:line="240" w:lineRule="auto"/>
        <w:rPr>
          <w:rFonts w:ascii="PT Serif" w:eastAsia="PT Serif" w:hAnsi="PT Serif" w:cs="PT Serif"/>
        </w:rPr>
      </w:pPr>
      <w:r w:rsidRPr="00A64099">
        <w:rPr>
          <w:rFonts w:ascii="PT Serif" w:eastAsia="PT Serif" w:hAnsi="PT Serif" w:cs="PT Serif"/>
        </w:rPr>
        <w:lastRenderedPageBreak/>
        <w:t xml:space="preserve">Random search strategy. What is the best movement for encounters? </w:t>
      </w:r>
    </w:p>
    <w:p w14:paraId="7B9D1CD3" w14:textId="48B0E0F9" w:rsidR="00697B9C" w:rsidRPr="00A64099" w:rsidRDefault="00697B9C" w:rsidP="0082412A">
      <w:pPr>
        <w:snapToGrid w:val="0"/>
        <w:spacing w:after="0" w:line="240" w:lineRule="auto"/>
        <w:rPr>
          <w:rFonts w:ascii="PT Serif" w:eastAsia="PT Serif" w:hAnsi="PT Serif" w:cs="PT Serif"/>
        </w:rPr>
      </w:pPr>
      <w:r w:rsidRPr="00A64099">
        <w:rPr>
          <w:rFonts w:ascii="PT Serif" w:eastAsia="PT Serif" w:hAnsi="PT Serif" w:cs="PT Serif"/>
        </w:rPr>
        <w:t xml:space="preserve">Upon encounters, animals make decision. I’m mate search, there is a mate </w:t>
      </w:r>
      <w:r w:rsidR="00FD7E8C" w:rsidRPr="00A64099">
        <w:rPr>
          <w:rFonts w:ascii="PT Serif" w:eastAsia="PT Serif" w:hAnsi="PT Serif" w:cs="PT Serif"/>
        </w:rPr>
        <w:t>choice.</w:t>
      </w:r>
    </w:p>
    <w:p w14:paraId="365D3C53" w14:textId="04140EF7" w:rsidR="00384A13" w:rsidRPr="00A64099" w:rsidRDefault="00384A13" w:rsidP="0082412A">
      <w:pPr>
        <w:snapToGrid w:val="0"/>
        <w:spacing w:after="0" w:line="240" w:lineRule="auto"/>
        <w:rPr>
          <w:rFonts w:ascii="PT Serif" w:eastAsia="PT Serif" w:hAnsi="PT Serif" w:cs="PT Serif"/>
        </w:rPr>
      </w:pPr>
      <w:r w:rsidRPr="00A64099">
        <w:rPr>
          <w:rFonts w:ascii="PT Serif" w:eastAsia="PT Serif" w:hAnsi="PT Serif" w:cs="PT Serif"/>
        </w:rPr>
        <w:t>Enhancing ma</w:t>
      </w:r>
      <w:r w:rsidR="0098616F" w:rsidRPr="00A64099">
        <w:rPr>
          <w:rFonts w:ascii="PT Serif" w:eastAsia="PT Serif" w:hAnsi="PT Serif" w:cs="PT Serif"/>
        </w:rPr>
        <w:t>ting encounter is critical before encounter, while</w:t>
      </w:r>
      <w:r w:rsidR="0007418A" w:rsidRPr="00A64099">
        <w:rPr>
          <w:rFonts w:ascii="PT Serif" w:eastAsia="PT Serif" w:hAnsi="PT Serif" w:cs="PT Serif"/>
        </w:rPr>
        <w:t xml:space="preserve"> evaluation of mating partner will be involved after encounter. </w:t>
      </w:r>
      <w:r w:rsidR="006924F1" w:rsidRPr="00A64099">
        <w:rPr>
          <w:rFonts w:ascii="PT Serif" w:eastAsia="PT Serif" w:hAnsi="PT Serif" w:cs="PT Serif"/>
        </w:rPr>
        <w:t>Because movement patterns influence</w:t>
      </w:r>
      <w:r w:rsidR="004054E2" w:rsidRPr="00A64099">
        <w:rPr>
          <w:rFonts w:ascii="PT Serif" w:eastAsia="PT Serif" w:hAnsi="PT Serif" w:cs="PT Serif"/>
        </w:rPr>
        <w:t xml:space="preserve"> </w:t>
      </w:r>
      <w:r w:rsidR="006924F1" w:rsidRPr="00A64099">
        <w:rPr>
          <w:rFonts w:ascii="PT Serif" w:eastAsia="PT Serif" w:hAnsi="PT Serif" w:cs="PT Serif"/>
        </w:rPr>
        <w:t>the</w:t>
      </w:r>
      <w:r w:rsidR="004054E2" w:rsidRPr="00A64099">
        <w:rPr>
          <w:rFonts w:ascii="PT Serif" w:eastAsia="PT Serif" w:hAnsi="PT Serif" w:cs="PT Serif"/>
        </w:rPr>
        <w:t xml:space="preserve"> frequency of</w:t>
      </w:r>
      <w:r w:rsidR="006924F1" w:rsidRPr="00A64099">
        <w:rPr>
          <w:rFonts w:ascii="PT Serif" w:eastAsia="PT Serif" w:hAnsi="PT Serif" w:cs="PT Serif"/>
        </w:rPr>
        <w:t xml:space="preserve"> mating encounter, </w:t>
      </w:r>
      <w:r w:rsidR="004054E2" w:rsidRPr="00A64099">
        <w:rPr>
          <w:rFonts w:ascii="PT Serif" w:eastAsia="PT Serif" w:hAnsi="PT Serif" w:cs="PT Serif"/>
        </w:rPr>
        <w:t>it also has a strong</w:t>
      </w:r>
      <w:r w:rsidR="004A6859" w:rsidRPr="00A64099">
        <w:rPr>
          <w:rFonts w:ascii="PT Serif" w:eastAsia="PT Serif" w:hAnsi="PT Serif" w:cs="PT Serif"/>
        </w:rPr>
        <w:t xml:space="preserve"> influence on the subsequent decision. However, the relationships between moving</w:t>
      </w:r>
      <w:r w:rsidR="00CC6591" w:rsidRPr="00A64099">
        <w:rPr>
          <w:rFonts w:ascii="PT Serif" w:eastAsia="PT Serif" w:hAnsi="PT Serif" w:cs="PT Serif"/>
        </w:rPr>
        <w:t xml:space="preserve"> patterns and mate choice remains totally unknown.</w:t>
      </w:r>
    </w:p>
    <w:p w14:paraId="50AB4434" w14:textId="21FCA21A" w:rsidR="00CC6591" w:rsidRPr="00A64099" w:rsidRDefault="00B46C2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owever, animals cannot always achieve the movement patterns </w:t>
      </w:r>
    </w:p>
    <w:p w14:paraId="60BA6110" w14:textId="77777777" w:rsidR="00B46C2E" w:rsidRPr="00A64099" w:rsidRDefault="00B46C2E" w:rsidP="0082412A">
      <w:pPr>
        <w:snapToGrid w:val="0"/>
        <w:spacing w:after="0" w:line="240" w:lineRule="auto"/>
        <w:rPr>
          <w:rFonts w:ascii="PT Serif" w:eastAsia="PT Serif" w:hAnsi="PT Serif" w:cs="PT Serif"/>
        </w:rPr>
      </w:pPr>
    </w:p>
    <w:p w14:paraId="392DE7AC" w14:textId="2D3EC51D"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However, in random search theories, indigenous conditions of searching agents have rarely been taken into account. This limits the connectivity between theories of random search and empirical observations of animal searching behaviors.</w:t>
      </w:r>
    </w:p>
    <w:p w14:paraId="0A815EBD" w14:textId="77777777" w:rsidR="0064145A" w:rsidRPr="00A64099" w:rsidRDefault="0064145A" w:rsidP="0082412A">
      <w:pPr>
        <w:snapToGrid w:val="0"/>
        <w:spacing w:after="0" w:line="240" w:lineRule="auto"/>
        <w:rPr>
          <w:rFonts w:ascii="PT Serif" w:eastAsia="PT Serif" w:hAnsi="PT Serif" w:cs="PT Serif"/>
        </w:rPr>
      </w:pPr>
    </w:p>
    <w:p w14:paraId="7570C383" w14:textId="77777777" w:rsidR="0064145A" w:rsidRPr="00A64099" w:rsidRDefault="0064145A" w:rsidP="0082412A">
      <w:pPr>
        <w:snapToGrid w:val="0"/>
        <w:spacing w:after="0" w:line="240" w:lineRule="auto"/>
        <w:rPr>
          <w:rFonts w:ascii="PT Serif" w:eastAsia="PT Serif" w:hAnsi="PT Serif" w:cs="PT Serif"/>
        </w:rPr>
      </w:pPr>
    </w:p>
    <w:p w14:paraId="3100CA44" w14:textId="7EDF0A08" w:rsidR="00686122"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fill this gap and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055DCA" w:rsidRPr="00A64099">
        <w:rPr>
          <w:rFonts w:ascii="PT Serif" w:eastAsia="PT Serif" w:hAnsi="PT Serif" w:cs="PT Serif"/>
        </w:rPr>
        <w:t>certain season of the year, alates</w:t>
      </w:r>
      <w:r w:rsidR="00771D1B">
        <w:rPr>
          <w:rFonts w:ascii="PT Serif" w:eastAsia="PT Serif" w:hAnsi="PT Serif" w:cs="PT Serif"/>
        </w:rPr>
        <w:t xml:space="preserve"> (winged reproductives)</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771D1B">
        <w:rPr>
          <w:rFonts w:ascii="PT Serif" w:eastAsia="PT Serif" w:hAnsi="PT Serif" w:cs="PT Serif"/>
        </w:rPr>
        <w:instrText xml:space="preserve"> ADDIN ZOTERO_ITEM CSL_CITATION {"citationID":"9Jnx0mTM","properties":{"formattedCitation":"(Nutting, 1969)","plainCitation":"(Nutting, 1969)","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771D1B" w:rsidRPr="00771D1B">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the wide regions </w:t>
      </w:r>
      <w:r w:rsidR="00F47103">
        <w:rPr>
          <w:rFonts w:ascii="PT Serif" w:eastAsia="PT Serif" w:hAnsi="PT Serif" w:cs="PT Serif"/>
        </w:rPr>
        <w:fldChar w:fldCharType="begin"/>
      </w:r>
      <w:r w:rsidR="00F47103">
        <w:rPr>
          <w:rFonts w:ascii="PT Serif" w:eastAsia="PT Serif" w:hAnsi="PT Serif" w:cs="PT Serif"/>
        </w:rPr>
        <w:instrText xml:space="preserve"> ADDIN ZOTERO_ITEM CSL_CITATION {"citationID":"cidQz9NS","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and Dobata,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F47103">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et al., 2022; Mizumoto and Dobata, 2019)</w:t>
      </w:r>
      <w:r w:rsidR="00F47103">
        <w:rPr>
          <w:rFonts w:ascii="PT Serif" w:eastAsia="PT Serif" w:hAnsi="PT Serif" w:cs="PT Serif"/>
        </w:rPr>
        <w:fldChar w:fldCharType="end"/>
      </w:r>
      <w:r w:rsidR="00F47103">
        <w:rPr>
          <w:rFonts w:ascii="PT Serif" w:eastAsia="PT Serif" w:hAnsi="PT Serif" w:cs="PT Serif"/>
        </w:rPr>
        <w:t>. Pairs excavate wood or soil to establish a nest as soon as they start tandem runs. Mate search is the only behavior of these dealates, and mate search will last until they find a partner,</w:t>
      </w:r>
      <w:r>
        <w:rPr>
          <w:rFonts w:ascii="PT Serif" w:eastAsia="PT Serif" w:hAnsi="PT Serif" w:cs="PT Serif"/>
        </w:rPr>
        <w:t xml:space="preserve"> </w:t>
      </w:r>
      <w:r w:rsidR="00F47103">
        <w:rPr>
          <w:rFonts w:ascii="PT Serif" w:eastAsia="PT Serif" w:hAnsi="PT Serif" w:cs="PT Serif"/>
        </w:rPr>
        <w:t xml:space="preserve">otherwise, they die </w:t>
      </w:r>
      <w:r w:rsidR="00F47103">
        <w:rPr>
          <w:rFonts w:ascii="PT Serif" w:eastAsia="PT Serif" w:hAnsi="PT Serif" w:cs="PT Serif"/>
        </w:rPr>
        <w:fldChar w:fldCharType="begin"/>
      </w:r>
      <w:r>
        <w:rPr>
          <w:rFonts w:ascii="PT Serif" w:eastAsia="PT Serif" w:hAnsi="PT Serif" w:cs="PT Serif"/>
        </w:rPr>
        <w:instrText xml:space="preserve"> ADDIN ZOTERO_ITEM CSL_CITATION {"citationID":"mDzJkl6L","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F47103">
        <w:rPr>
          <w:rFonts w:ascii="PT Serif" w:eastAsia="PT Serif" w:hAnsi="PT Serif" w:cs="PT Serif"/>
        </w:rPr>
        <w:fldChar w:fldCharType="separate"/>
      </w:r>
      <w:r w:rsidRPr="00686122">
        <w:rPr>
          <w:rFonts w:ascii="PT Serif" w:hAnsi="PT Serif"/>
        </w:rPr>
        <w:t>(Mizumoto et al., 2016)</w:t>
      </w:r>
      <w:r w:rsidR="00F47103">
        <w:rPr>
          <w:rFonts w:ascii="PT Serif" w:eastAsia="PT Serif" w:hAnsi="PT Serif" w:cs="PT Serif"/>
        </w:rPr>
        <w:fldChar w:fldCharType="end"/>
      </w:r>
      <w:r w:rsidR="00F47103">
        <w:rPr>
          <w:rFonts w:ascii="PT Serif" w:eastAsia="PT Serif" w:hAnsi="PT Serif" w:cs="PT Serif"/>
        </w:rPr>
        <w:t xml:space="preserve">. </w:t>
      </w:r>
      <w:r>
        <w:rPr>
          <w:rFonts w:ascii="PT Serif" w:eastAsia="PT Serif" w:hAnsi="PT Serif" w:cs="PT Serif"/>
        </w:rPr>
        <w:t xml:space="preserve">If they could not find a partner, the mate search could last </w:t>
      </w:r>
      <w:r w:rsidR="000E1C39" w:rsidRPr="00A64099">
        <w:rPr>
          <w:rFonts w:ascii="PT Serif" w:eastAsia="PT Serif" w:hAnsi="PT Serif" w:cs="PT Serif"/>
        </w:rPr>
        <w:t>multiple days</w:t>
      </w:r>
      <w:r>
        <w:rPr>
          <w:rFonts w:ascii="PT Serif" w:eastAsia="PT Serif" w:hAnsi="PT Serif" w:cs="PT Serif"/>
        </w:rPr>
        <w:t xml:space="preserve"> </w:t>
      </w:r>
      <w:r>
        <w:rPr>
          <w:rFonts w:ascii="PT Serif" w:eastAsia="PT Serif" w:hAnsi="PT Serif" w:cs="PT Serif"/>
        </w:rPr>
        <w:fldChar w:fldCharType="begin"/>
      </w:r>
      <w:r>
        <w:rPr>
          <w:rFonts w:ascii="PT Serif" w:eastAsia="PT Serif" w:hAnsi="PT Serif" w:cs="PT Serif"/>
        </w:rPr>
        <w:instrText xml:space="preserve"> ADDIN ZOTERO_ITEM CSL_CITATION {"citationID":"g71bGGNC","properties":{"formattedCitation":"(Kusaka and Matsuura, 2017; Mizumoto et al., 2017b)","plainCitation":"(Kusaka and Matsuura, 2017; Mizumoto et al., 2017b)","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Kusaka and Matsuura, 2017; Mizumoto et al., 2017b)</w:t>
      </w:r>
      <w:r>
        <w:rPr>
          <w:rFonts w:ascii="PT Serif" w:eastAsia="PT Serif" w:hAnsi="PT Serif" w:cs="PT Serif"/>
        </w:rPr>
        <w:fldChar w:fldCharType="end"/>
      </w:r>
      <w:r>
        <w:rPr>
          <w:rFonts w:ascii="PT Serif" w:eastAsia="PT Serif" w:hAnsi="PT Serif" w:cs="PT Serif"/>
        </w:rPr>
        <w:t xml:space="preserve">, with photoperiodic circadian rhythms </w:t>
      </w:r>
      <w:r>
        <w:rPr>
          <w:rFonts w:ascii="PT Serif" w:eastAsia="PT Serif" w:hAnsi="PT Serif" w:cs="PT Serif"/>
        </w:rPr>
        <w:fldChar w:fldCharType="begin"/>
      </w:r>
      <w:r>
        <w:rPr>
          <w:rFonts w:ascii="PT Serif" w:eastAsia="PT Serif" w:hAnsi="PT Serif" w:cs="PT Serif"/>
        </w:rPr>
        <w:instrText xml:space="preserve"> ADDIN ZOTERO_ITEM CSL_CITATION {"citationID":"sWfcAMbS","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Mizumoto et al., 2017b)</w:t>
      </w:r>
      <w:r>
        <w:rPr>
          <w:rFonts w:ascii="PT Serif" w:eastAsia="PT Serif" w:hAnsi="PT Serif" w:cs="PT Serif"/>
        </w:rPr>
        <w:fldChar w:fldCharType="end"/>
      </w:r>
      <w:r w:rsidR="000E1C39" w:rsidRPr="00A64099">
        <w:rPr>
          <w:rFonts w:ascii="PT Serif" w:eastAsia="PT Serif" w:hAnsi="PT Serif" w:cs="PT Serif"/>
        </w:rPr>
        <w:t xml:space="preserve">. </w:t>
      </w:r>
      <w:r>
        <w:rPr>
          <w:rFonts w:ascii="PT Serif" w:eastAsia="PT Serif" w:hAnsi="PT Serif" w:cs="PT Serif"/>
        </w:rPr>
        <w:t>The mate search could be highly costly, given that termites do not feed and obtain energy until they start a new colony (</w:t>
      </w:r>
      <w:r w:rsidRPr="00686122">
        <w:rPr>
          <w:rFonts w:ascii="PT Serif" w:eastAsia="PT Serif" w:hAnsi="PT Serif" w:cs="PT Serif"/>
          <w:color w:val="FF0000"/>
        </w:rPr>
        <w:t>refs</w:t>
      </w:r>
      <w:r>
        <w:rPr>
          <w:rFonts w:ascii="PT Serif" w:eastAsia="PT Serif" w:hAnsi="PT Serif" w:cs="PT Serif"/>
        </w:rPr>
        <w:t xml:space="preserve">), and social isolation is exceptional in their life history </w:t>
      </w:r>
      <w:r>
        <w:rPr>
          <w:rFonts w:ascii="PT Serif" w:eastAsia="PT Serif" w:hAnsi="PT Serif" w:cs="PT Serif"/>
        </w:rPr>
        <w:fldChar w:fldCharType="begin"/>
      </w:r>
      <w:r>
        <w:rPr>
          <w:rFonts w:ascii="PT Serif" w:eastAsia="PT Serif" w:hAnsi="PT Serif" w:cs="PT Serif"/>
        </w:rPr>
        <w:instrText xml:space="preserve"> ADDIN ZOTERO_ITEM CSL_CITATION {"citationID":"6cKN57Jd","properties":{"formattedCitation":"(Koto et al., 2015)","plainCitation":"(Koto et al., 2015)","noteIndex":0},"citationItems":[{"id":1165,"uris":["http://zotero.org/users/9949769/items/DK5Z3KJB"],"itemData":{"id":1165,"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Pr>
          <w:rFonts w:ascii="PT Serif" w:eastAsia="PT Serif" w:hAnsi="PT Serif" w:cs="PT Serif"/>
        </w:rPr>
        <w:fldChar w:fldCharType="separate"/>
      </w:r>
      <w:r w:rsidRPr="00686122">
        <w:rPr>
          <w:rFonts w:ascii="PT Serif" w:hAnsi="PT Serif"/>
        </w:rPr>
        <w:t>(Koto et al., 2015)</w:t>
      </w:r>
      <w:r>
        <w:rPr>
          <w:rFonts w:ascii="PT Serif" w:eastAsia="PT Serif" w:hAnsi="PT Serif" w:cs="PT Serif"/>
        </w:rPr>
        <w:fldChar w:fldCharType="end"/>
      </w:r>
      <w:r>
        <w:rPr>
          <w:rFonts w:ascii="PT Serif" w:eastAsia="PT Serif" w:hAnsi="PT Serif" w:cs="PT Serif"/>
        </w:rPr>
        <w:t>. Thus, the costs associated with mate search must have a strong impact on their searching and mating strategies.</w:t>
      </w:r>
    </w:p>
    <w:p w14:paraId="62B8BCCF" w14:textId="01B02489" w:rsidR="00686122" w:rsidRPr="00A64099" w:rsidRDefault="00686122" w:rsidP="00686122">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xml:space="preserve">, we quantify the cost of mate search and investigate its influence on the mate 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e force dealates to search for mating partners without encountering for 72 hours and examine how this alter their movement patterns, colony foundation success, and mate choice. </w:t>
      </w:r>
    </w:p>
    <w:p w14:paraId="4737D858" w14:textId="77777777" w:rsidR="00686122" w:rsidRPr="00A64099" w:rsidRDefault="00686122" w:rsidP="00686122">
      <w:pPr>
        <w:snapToGrid w:val="0"/>
        <w:spacing w:after="0" w:line="240" w:lineRule="auto"/>
        <w:ind w:firstLine="540"/>
        <w:jc w:val="both"/>
        <w:rPr>
          <w:rFonts w:ascii="PT Serif" w:eastAsia="PT Serif" w:hAnsi="PT Serif" w:cs="PT Serif"/>
        </w:rPr>
      </w:pPr>
    </w:p>
    <w:p w14:paraId="297B6FFA" w14:textId="77777777" w:rsidR="00587AD5" w:rsidRPr="00A64099" w:rsidRDefault="00587AD5" w:rsidP="0082412A">
      <w:pPr>
        <w:snapToGrid w:val="0"/>
        <w:spacing w:after="0" w:line="240" w:lineRule="auto"/>
        <w:rPr>
          <w:rFonts w:ascii="PT Serif" w:eastAsia="PT Serif" w:hAnsi="PT Serif" w:cs="PT Serif"/>
        </w:rPr>
      </w:pPr>
    </w:p>
    <w:p w14:paraId="08DC809F" w14:textId="46F63C5D" w:rsidR="000A4EB2" w:rsidRPr="00A64099" w:rsidRDefault="000A4EB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Movement patterns. Diffusiveness is important parameters. </w:t>
      </w:r>
      <w:r w:rsidR="00AE19CE" w:rsidRPr="00A64099">
        <w:rPr>
          <w:rFonts w:ascii="PT Serif" w:eastAsia="PT Serif" w:hAnsi="PT Serif" w:cs="PT Serif"/>
        </w:rPr>
        <w:t>Pausing is too. All of them can be obtained using servosphere.</w:t>
      </w:r>
    </w:p>
    <w:p w14:paraId="21BDCF94" w14:textId="77777777" w:rsidR="000A4EB2" w:rsidRPr="00A64099" w:rsidRDefault="000A4EB2" w:rsidP="0082412A">
      <w:pPr>
        <w:snapToGrid w:val="0"/>
        <w:spacing w:after="0" w:line="240" w:lineRule="auto"/>
        <w:rPr>
          <w:rFonts w:ascii="PT Serif" w:eastAsia="PT Serif" w:hAnsi="PT Serif" w:cs="PT Serif"/>
        </w:rPr>
      </w:pP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77777777"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Pr>
          <w:rFonts w:ascii="PT Serif" w:hAnsi="PT Serif" w:cs="PT Serif"/>
          <w:bCs/>
          <w:lang w:eastAsia="ja-JP"/>
        </w:rPr>
        <w:instrText xml:space="preserve"> ADDIN ZOTERO_ITEM CSL_CITATION {"citationID":"msb6y0FT","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Mizumoto and Dobata,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during 25 minutes observations were significantly </w:t>
      </w:r>
      <w:r>
        <w:rPr>
          <w:rFonts w:ascii="PT Serif" w:hAnsi="PT Serif" w:cs="PT Serif"/>
          <w:bCs/>
          <w:lang w:eastAsia="ja-JP"/>
        </w:rPr>
        <w:lastRenderedPageBreak/>
        <w:t xml:space="preserve">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Therefore, the observed behavioral changes did not reflect the changes of random search strategies but inactivity of termites, perhaps caused by energy depletion.</w:t>
      </w:r>
    </w:p>
    <w:p w14:paraId="5D703EB8" w14:textId="27E986C8"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igh diffusiveness is critical for the</w:t>
      </w:r>
      <w:r w:rsidRPr="00A66EB0">
        <w:rPr>
          <w:rFonts w:ascii="PT Serif" w:hAnsi="PT Serif" w:cs="ＭＳ 明朝"/>
        </w:rPr>
        <w:t xml:space="preserve"> 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46063A" w:rsidRPr="00A66EB0">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Mizumoto and Dobata, 2019)</w:t>
      </w:r>
      <w:r w:rsidR="0046063A" w:rsidRPr="00A66EB0">
        <w:rPr>
          <w:rFonts w:ascii="PT Serif" w:hAnsi="PT Serif" w:cs="ＭＳ 明朝"/>
        </w:rPr>
        <w:fldChar w:fldCharType="end"/>
      </w:r>
      <w:r w:rsidRPr="00A66EB0">
        <w:rPr>
          <w:rFonts w:ascii="PT Serif" w:hAnsi="PT Serif" w:cs="ＭＳ 明朝"/>
        </w:rPr>
        <w:t xml:space="preserve">, as shown in theoretical studies on random search when the targets are randomly distributed and searchers do not have any prior information on targets </w:t>
      </w:r>
      <w:r w:rsidRPr="00A66EB0">
        <w:rPr>
          <w:rFonts w:ascii="PT Serif" w:hAnsi="PT Serif" w:cs="ＭＳ 明朝"/>
        </w:rPr>
        <w:fldChar w:fldCharType="begin"/>
      </w:r>
      <w:r w:rsidRPr="00A66EB0">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less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Accordngly,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and lowest in termites after 3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61EB5195"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of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successful encounter, they form a tandem running pair and found a colony. Mate search usually ends in a day, otherwise it can last until they find a partner. We observed their movement patterns every 24 hours for 30 minutes over 4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of termites across days after swarming. Bars indicate mean ± s.e. (</w:t>
      </w:r>
      <w:r w:rsidR="002C13C1" w:rsidRPr="00A64099">
        <w:rPr>
          <w:rFonts w:ascii="PT Serif" w:hAnsi="PT Serif" w:cs="PT Serif"/>
          <w:bCs/>
          <w:lang w:eastAsia="ja-JP"/>
        </w:rPr>
        <w:t>E</w:t>
      </w:r>
      <w:r w:rsidRPr="00A64099">
        <w:rPr>
          <w:rFonts w:ascii="PT Serif" w:hAnsi="PT Serif" w:cs="PT Serif"/>
          <w:bCs/>
          <w:lang w:eastAsia="ja-JP"/>
        </w:rPr>
        <w:t>) Mean squared displacements (MSD) of the trajectories on the servosphere across days after swarming. Thick lines indicate 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means of 100,000 simulations.</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t>Fitness cost of extended mate starch</w:t>
      </w:r>
    </w:p>
    <w:p w14:paraId="3E301CD3" w14:textId="77777777" w:rsidR="001A4712" w:rsidRDefault="001A4712" w:rsidP="001A4712">
      <w:pPr>
        <w:snapToGrid w:val="0"/>
        <w:spacing w:after="0" w:line="240" w:lineRule="auto"/>
        <w:ind w:firstLine="360"/>
        <w:jc w:val="both"/>
        <w:rPr>
          <w:rFonts w:ascii="PT Serif" w:hAnsi="PT Serif" w:cs="PT Serif"/>
          <w:bCs/>
          <w:lang w:eastAsia="ja-JP"/>
        </w:rPr>
      </w:pPr>
    </w:p>
    <w:p w14:paraId="4EBE11AE" w14:textId="7A664176" w:rsidR="001010F0" w:rsidRPr="001A4712" w:rsidRDefault="00194D70" w:rsidP="001A4712">
      <w:pPr>
        <w:snapToGrid w:val="0"/>
        <w:spacing w:after="0" w:line="240" w:lineRule="auto"/>
        <w:ind w:firstLine="360"/>
        <w:jc w:val="both"/>
        <w:rPr>
          <w:rFonts w:ascii="PT Serif" w:hAnsi="PT Serif" w:cs="PT Serif"/>
          <w:bCs/>
          <w:lang w:eastAsia="ja-JP"/>
        </w:rPr>
      </w:pPr>
      <w:r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n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3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7616EE50"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3 days mate search. </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t>Changes in tandem pairing after extended mate search</w:t>
      </w:r>
    </w:p>
    <w:p w14:paraId="5F66D5A4" w14:textId="18A4BF78" w:rsidR="00E2302A" w:rsidRDefault="00965E1F" w:rsidP="00495172">
      <w:pPr>
        <w:snapToGrid w:val="0"/>
        <w:spacing w:after="0" w:line="240" w:lineRule="auto"/>
        <w:ind w:firstLine="540"/>
        <w:jc w:val="both"/>
        <w:rPr>
          <w:rFonts w:ascii="PT Serif" w:hAnsi="PT Serif" w:cs="PT Serif"/>
          <w:bCs/>
          <w:lang w:eastAsia="ja-JP"/>
        </w:rPr>
      </w:pPr>
      <w:r>
        <w:rPr>
          <w:rFonts w:ascii="PT Serif" w:hAnsi="PT Serif" w:cs="PT Serif"/>
          <w:bCs/>
          <w:lang w:eastAsia="ja-JP"/>
        </w:rPr>
        <w:t>Extended mate search in</w:t>
      </w:r>
      <w:r w:rsidR="004B6E83">
        <w:rPr>
          <w:rFonts w:ascii="PT Serif" w:hAnsi="PT Serif" w:cs="PT Serif"/>
          <w:bCs/>
          <w:lang w:eastAsia="ja-JP"/>
        </w:rPr>
        <w:t xml:space="preserve"> isolation dramatically increased the motivation of tandem running behavior in</w:t>
      </w:r>
      <w:r w:rsidR="006331B2">
        <w:rPr>
          <w:rFonts w:ascii="PT Serif" w:hAnsi="PT Serif" w:cs="PT Serif"/>
          <w:bCs/>
          <w:lang w:eastAsia="ja-JP"/>
        </w:rPr>
        <w:t xml:space="preserve"> termites</w:t>
      </w:r>
      <w:r w:rsidR="002F7C49">
        <w:rPr>
          <w:rFonts w:ascii="PT Serif" w:hAnsi="PT Serif" w:cs="PT Serif"/>
          <w:bCs/>
          <w:lang w:eastAsia="ja-JP"/>
        </w:rPr>
        <w:t xml:space="preserve">.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male</w:t>
      </w:r>
      <w:r w:rsidR="00495172">
        <w:rPr>
          <w:rFonts w:ascii="PT Serif" w:eastAsia="PT Serif" w:hAnsi="PT Serif" w:cs="PT Serif"/>
        </w:rPr>
        <w:t>,</w:t>
      </w:r>
      <w:r w:rsidR="00A63F09" w:rsidRPr="00A64099">
        <w:rPr>
          <w:rFonts w:ascii="PT Serif" w:eastAsia="PT Serif" w:hAnsi="PT Serif" w:cs="PT Serif"/>
        </w:rPr>
        <w:t>one</w:t>
      </w:r>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experienced 72 hours 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during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6F3F9A2"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8B1069">
        <w:rPr>
          <w:rFonts w:ascii="PT Serif" w:hAnsi="PT Serif" w:cs="PT Serif"/>
          <w:bCs/>
          <w:lang w:eastAsia="ja-JP"/>
        </w:rPr>
        <w:t>between termites with and without</w:t>
      </w:r>
      <w:r w:rsidR="008A6D9D">
        <w:rPr>
          <w:rFonts w:ascii="PT Serif" w:hAnsi="PT Serif" w:cs="PT Serif"/>
          <w:bCs/>
          <w:lang w:eastAsia="ja-JP"/>
        </w:rPr>
        <w:t xml:space="preserve"> extended mate search, we found </w:t>
      </w:r>
      <w:r w:rsidR="0081679F">
        <w:rPr>
          <w:rFonts w:ascii="PT Serif" w:hAnsi="PT Serif" w:cs="PT Serif"/>
          <w:bCs/>
          <w:lang w:eastAsia="ja-JP"/>
        </w:rPr>
        <w:t>distinct patterns of time development</w:t>
      </w:r>
      <w:r>
        <w:rPr>
          <w:rFonts w:ascii="PT Serif" w:hAnsi="PT Serif" w:cs="PT Serif"/>
          <w:bCs/>
          <w:lang w:eastAsia="ja-JP"/>
        </w:rPr>
        <w:t xml:space="preserve"> </w:t>
      </w:r>
      <w:r w:rsidR="0081679F">
        <w:rPr>
          <w:rFonts w:ascii="PT Serif" w:hAnsi="PT Serif" w:cs="PT Serif"/>
          <w:bCs/>
          <w:lang w:eastAsia="ja-JP"/>
        </w:rPr>
        <w:t>of tandem</w:t>
      </w:r>
      <w:r w:rsidR="008B1069">
        <w:rPr>
          <w:rFonts w:ascii="PT Serif" w:hAnsi="PT Serif" w:cs="PT Serif"/>
          <w:bCs/>
          <w:lang w:eastAsia="ja-JP"/>
        </w:rPr>
        <w:t xml:space="preserve"> pairing. </w:t>
      </w:r>
      <w:r w:rsidR="003F7805">
        <w:rPr>
          <w:rFonts w:ascii="PT Serif" w:hAnsi="PT Serif" w:cs="PT Serif"/>
          <w:bCs/>
          <w:lang w:eastAsia="ja-JP"/>
        </w:rPr>
        <w:t xml:space="preserve">In termites just after swarming, </w:t>
      </w:r>
      <w:r w:rsidR="00946A66">
        <w:rPr>
          <w:rFonts w:ascii="PT Serif" w:hAnsi="PT Serif" w:cs="PT Serif"/>
          <w:bCs/>
          <w:lang w:eastAsia="ja-JP"/>
        </w:rPr>
        <w:t>the number of observed tandem 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w:t>
      </w:r>
      <w:r w:rsidR="00495172">
        <w:rPr>
          <w:rFonts w:ascii="PT Serif" w:hAnsi="PT Serif" w:cs="PT Serif"/>
          <w:bCs/>
          <w:lang w:eastAsia="ja-JP"/>
        </w:rPr>
        <w:lastRenderedPageBreak/>
        <w:t>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r w:rsidRPr="00A64099">
        <w:rPr>
          <w:rFonts w:ascii="PT Serif" w:eastAsia="PT Serif" w:hAnsi="PT Serif" w:cs="PT Serif"/>
          <w:b/>
          <w:noProof/>
          <w:color w:val="000000"/>
          <w:sz w:val="28"/>
          <w:szCs w:val="28"/>
        </w:rPr>
        <w:drawing>
          <wp:inline distT="0" distB="0" distL="0" distR="0" wp14:anchorId="6B059F89" wp14:editId="3EF0DB5F">
            <wp:extent cx="2743200" cy="4398717"/>
            <wp:effectExtent l="0" t="0" r="0" b="1905"/>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4398717"/>
                    </a:xfrm>
                    <a:prstGeom prst="rect">
                      <a:avLst/>
                    </a:prstGeom>
                    <a:noFill/>
                    <a:ln>
                      <a:noFill/>
                    </a:ln>
                  </pic:spPr>
                </pic:pic>
              </a:graphicData>
            </a:graphic>
          </wp:inline>
        </w:drawing>
      </w:r>
    </w:p>
    <w:p w14:paraId="5F58B986" w14:textId="226CEE36"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 xml:space="preserve">Comparison of observed tandem runs between termites just after swarming (0 day) and termites that experienced isolated mate search for 72 hours (3 day).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0A42590E" w14:textId="2B10DCA9" w:rsidR="009C69F1" w:rsidRDefault="009C69F1" w:rsidP="009C69F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Mate search incurs the doubled costs to termites. First, termites traveled less distance and discounted the diffusive properties after the extended mate seach peridod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mate search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aCaNMIaz","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rPr>
        <w:t>(Mizumoto and Dobata, 2019)</w:t>
      </w:r>
      <w:r>
        <w:rPr>
          <w:rFonts w:ascii="PT Serif" w:eastAsia="PT Serif" w:hAnsi="PT Serif" w:cs="PT Serif"/>
          <w:lang w:eastAsia="ja-JP"/>
        </w:rPr>
        <w:fldChar w:fldCharType="end"/>
      </w:r>
      <w:r>
        <w:rPr>
          <w:rFonts w:ascii="PT Serif" w:eastAsia="PT Serif" w:hAnsi="PT Serif" w:cs="PT Serif"/>
          <w:lang w:eastAsia="ja-JP"/>
        </w:rPr>
        <w:t xml:space="preserve">, reductuion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14,"uris":["http://zotero.org/users/9949769/items/6RMYC5L2"],"itemData":{"id":214,"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Pr>
          <w:rFonts w:ascii="ＭＳ 明朝" w:hAnsi="ＭＳ 明朝" w:cs="ＭＳ 明朝" w:hint="eastAsia"/>
          <w:lang w:eastAsia="ja-JP"/>
        </w:rPr>
        <w:instrText> </w:instrText>
      </w:r>
      <w:r>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reprductives use reserved fat body for dispersal flight and colony foundations and do not obtain further energy until they successful start establishing the new colonies (</w:t>
      </w:r>
      <w:r w:rsidRPr="009C69F1">
        <w:rPr>
          <w:rFonts w:ascii="PT Serif" w:eastAsia="PT Serif" w:hAnsi="PT Serif" w:cs="PT Serif"/>
          <w:color w:val="FF0000"/>
          <w:lang w:eastAsia="ja-JP"/>
        </w:rPr>
        <w:t>refs</w:t>
      </w:r>
      <w:r>
        <w:rPr>
          <w:rFonts w:ascii="PT Serif" w:eastAsia="PT Serif" w:hAnsi="PT Serif" w:cs="PT Serif"/>
          <w:lang w:eastAsia="ja-JP"/>
        </w:rPr>
        <w:t xml:space="preserve">). Therefore, energy costs associated with mate search further decreased the colony foundation successes and the number of offspering after foundations. </w:t>
      </w:r>
    </w:p>
    <w:p w14:paraId="35DC0945" w14:textId="7FA579E6" w:rsidR="00835CC7" w:rsidRDefault="00400685" w:rsidP="009C69F1">
      <w:pPr>
        <w:snapToGrid w:val="0"/>
        <w:spacing w:after="0" w:line="240" w:lineRule="auto"/>
        <w:ind w:firstLine="540"/>
        <w:rPr>
          <w:rFonts w:ascii="PT Serif" w:hAnsi="PT Serif" w:cs="PT Serif"/>
          <w:lang w:eastAsia="ja-JP"/>
        </w:rPr>
      </w:pPr>
      <w:r w:rsidRPr="00A64099">
        <w:rPr>
          <w:rFonts w:ascii="PT Serif" w:hAnsi="PT Serif" w:cs="PT Serif"/>
          <w:lang w:eastAsia="ja-JP"/>
        </w:rPr>
        <w:t>このように、通常は社会性で集団の中に生きるシロアリにとって、単独で他個体を探索するという行動が長引くことは、大きな適応度上のコストである。このような探索にかかる適応度上のコストは、配偶者選択に大きな影響を与えた。アリーナ内でタンデム行動の観察を行ったところ、群飛直後の個体と比べ、</w:t>
      </w:r>
      <w:r w:rsidRPr="00A64099">
        <w:rPr>
          <w:rFonts w:ascii="PT Serif" w:hAnsi="PT Serif" w:cs="PT Serif"/>
          <w:lang w:eastAsia="ja-JP"/>
        </w:rPr>
        <w:t xml:space="preserve">3 </w:t>
      </w:r>
      <w:r w:rsidRPr="00A64099">
        <w:rPr>
          <w:rFonts w:ascii="PT Serif" w:hAnsi="PT Serif" w:cs="PT Serif"/>
          <w:lang w:eastAsia="ja-JP"/>
        </w:rPr>
        <w:t>日間探索した個体では、多くのタンデム歩行が見られた（図</w:t>
      </w:r>
      <w:r w:rsidRPr="00A64099">
        <w:rPr>
          <w:rFonts w:ascii="PT Serif" w:hAnsi="PT Serif" w:cs="PT Serif"/>
          <w:lang w:eastAsia="ja-JP"/>
        </w:rPr>
        <w:t xml:space="preserve"> 9-4</w:t>
      </w:r>
      <w:r w:rsidRPr="00A64099">
        <w:rPr>
          <w:rFonts w:ascii="PT Serif" w:hAnsi="PT Serif" w:cs="PT Serif"/>
          <w:lang w:eastAsia="ja-JP"/>
        </w:rPr>
        <w:t>）。また</w:t>
      </w:r>
      <w:r w:rsidRPr="00A64099">
        <w:rPr>
          <w:rFonts w:ascii="PT Serif" w:hAnsi="PT Serif" w:cs="PT Serif"/>
          <w:lang w:eastAsia="ja-JP"/>
        </w:rPr>
        <w:t xml:space="preserve"> 2 </w:t>
      </w:r>
      <w:r w:rsidRPr="00A64099">
        <w:rPr>
          <w:rFonts w:ascii="PT Serif" w:hAnsi="PT Serif" w:cs="PT Serif"/>
          <w:lang w:eastAsia="ja-JP"/>
        </w:rPr>
        <w:t>個体のオ</w:t>
      </w:r>
      <w:r w:rsidRPr="00A64099">
        <w:rPr>
          <w:rFonts w:ascii="PT Serif" w:hAnsi="PT Serif" w:cs="PT Serif"/>
          <w:lang w:eastAsia="ja-JP"/>
        </w:rPr>
        <w:lastRenderedPageBreak/>
        <w:t>スが</w:t>
      </w:r>
      <w:r w:rsidRPr="00A64099">
        <w:rPr>
          <w:rFonts w:ascii="PT Serif" w:hAnsi="PT Serif" w:cs="PT Serif"/>
          <w:lang w:eastAsia="ja-JP"/>
        </w:rPr>
        <w:t xml:space="preserve"> 1 </w:t>
      </w:r>
      <w:r w:rsidRPr="00A64099">
        <w:rPr>
          <w:rFonts w:ascii="PT Serif" w:hAnsi="PT Serif" w:cs="PT Serif"/>
          <w:lang w:eastAsia="ja-JP"/>
        </w:rPr>
        <w:t>個体のメスを巡って争う</w:t>
      </w:r>
      <w:r w:rsidRPr="00A64099">
        <w:rPr>
          <w:rFonts w:ascii="PT Serif" w:hAnsi="PT Serif" w:cs="PT Serif"/>
          <w:lang w:eastAsia="ja-JP"/>
        </w:rPr>
        <w:t xml:space="preserve"> 3 </w:t>
      </w:r>
      <w:r w:rsidRPr="00A64099">
        <w:rPr>
          <w:rFonts w:ascii="PT Serif" w:hAnsi="PT Serif" w:cs="PT Serif"/>
          <w:lang w:eastAsia="ja-JP"/>
        </w:rPr>
        <w:t>個体以上のタンデムも多く観察できた（図</w:t>
      </w:r>
      <w:r w:rsidRPr="00A64099">
        <w:rPr>
          <w:rFonts w:ascii="PT Serif" w:hAnsi="PT Serif" w:cs="PT Serif"/>
          <w:lang w:eastAsia="ja-JP"/>
        </w:rPr>
        <w:t xml:space="preserve"> 9-4</w:t>
      </w:r>
      <w:r w:rsidRPr="00A64099">
        <w:rPr>
          <w:rFonts w:ascii="PT Serif" w:hAnsi="PT Serif" w:cs="PT Serif"/>
          <w:lang w:eastAsia="ja-JP"/>
        </w:rPr>
        <w:t>）。このような配偶者選択の変化は、複数回交尾をよく行う種でもみられ、メスによるオスの配偶者選択が行われる種において、この時メスの残り寿命が短い</w:t>
      </w:r>
      <w:r w:rsidRPr="00A64099">
        <w:rPr>
          <w:rFonts w:ascii="PT Serif" w:hAnsi="PT Serif" w:cs="PT Serif"/>
          <w:lang w:eastAsia="ja-JP"/>
        </w:rPr>
        <w:t xml:space="preserve"> (Wilson et al. 2010; Wilgers and Hebets 2012)</w:t>
      </w:r>
      <w:r w:rsidRPr="00A64099">
        <w:rPr>
          <w:rFonts w:ascii="PT Serif" w:hAnsi="PT Serif" w:cs="PT Serif"/>
          <w:lang w:eastAsia="ja-JP"/>
        </w:rPr>
        <w:t>、オスの密度が低い</w:t>
      </w:r>
      <w:r w:rsidRPr="00A64099">
        <w:rPr>
          <w:rFonts w:ascii="PT Serif" w:hAnsi="PT Serif" w:cs="PT Serif"/>
          <w:lang w:eastAsia="ja-JP"/>
        </w:rPr>
        <w:t xml:space="preserve"> (Alatalo et al. 1988)</w:t>
      </w:r>
      <w:r w:rsidRPr="00A64099">
        <w:rPr>
          <w:rFonts w:ascii="PT Serif" w:hAnsi="PT Serif" w:cs="PT Serif"/>
          <w:lang w:eastAsia="ja-JP"/>
        </w:rPr>
        <w:t>、繁殖可能な期間が短い</w:t>
      </w:r>
      <w:r w:rsidRPr="00A64099">
        <w:rPr>
          <w:rFonts w:ascii="PT Serif" w:hAnsi="PT Serif" w:cs="PT Serif"/>
          <w:lang w:eastAsia="ja-JP"/>
        </w:rPr>
        <w:t xml:space="preserve"> (Gotthard et al. 1999)</w:t>
      </w:r>
      <w:r w:rsidRPr="00A64099">
        <w:rPr>
          <w:rFonts w:ascii="PT Serif" w:hAnsi="PT Serif" w:cs="PT Serif"/>
          <w:lang w:eastAsia="ja-JP"/>
        </w:rPr>
        <w:t>などにより、探索にかかるコストが大きくなる場合には、メスの選り好みが緩和されることが知られている。本研究では、このような探索コストを被ることに伴う配偶者選択の緩和が、一夫一妻の種において見られることを示した。これはシロアリの配偶</w:t>
      </w:r>
      <w:r w:rsidR="00835CC7" w:rsidRPr="00A64099">
        <w:rPr>
          <w:rFonts w:ascii="PT Serif" w:hAnsi="PT Serif" w:cs="PT Serif"/>
          <w:lang w:eastAsia="ja-JP"/>
        </w:rPr>
        <w:t>者選択においても性選択が重要な役割を果たしていることを示唆する。</w:t>
      </w:r>
    </w:p>
    <w:p w14:paraId="685F8D10" w14:textId="77777777" w:rsidR="009C69F1" w:rsidRPr="00A64099" w:rsidRDefault="009C69F1" w:rsidP="009C69F1">
      <w:pPr>
        <w:snapToGrid w:val="0"/>
        <w:spacing w:after="0" w:line="240" w:lineRule="auto"/>
        <w:ind w:firstLine="540"/>
        <w:rPr>
          <w:rFonts w:ascii="PT Serif" w:hAnsi="PT Serif" w:cs="PT Serif"/>
          <w:lang w:eastAsia="ja-JP"/>
        </w:rPr>
      </w:pPr>
    </w:p>
    <w:p w14:paraId="7D1BF5AC" w14:textId="77777777" w:rsidR="001A4712"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タンデム行動の観測数の時間変化においても、群飛直後と</w:t>
      </w:r>
      <w:r w:rsidRPr="00A64099">
        <w:rPr>
          <w:rFonts w:ascii="PT Serif" w:hAnsi="PT Serif" w:cs="PT Serif"/>
          <w:lang w:eastAsia="ja-JP"/>
        </w:rPr>
        <w:t xml:space="preserve"> 3 </w:t>
      </w:r>
      <w:r w:rsidRPr="00A64099">
        <w:rPr>
          <w:rFonts w:ascii="PT Serif" w:hAnsi="PT Serif" w:cs="PT Serif"/>
          <w:lang w:eastAsia="ja-JP"/>
        </w:rPr>
        <w:t>日間の探索後で大きな違いが見られた。群飛直後の個体では、観察時間の経過に伴って観測されるタンデムの数が増加した一方、</w:t>
      </w:r>
      <w:r w:rsidRPr="00A64099">
        <w:rPr>
          <w:rFonts w:ascii="PT Serif" w:hAnsi="PT Serif" w:cs="PT Serif"/>
          <w:lang w:eastAsia="ja-JP"/>
        </w:rPr>
        <w:t xml:space="preserve">3 </w:t>
      </w:r>
      <w:r w:rsidRPr="00A64099">
        <w:rPr>
          <w:rFonts w:ascii="PT Serif" w:hAnsi="PT Serif" w:cs="PT Serif"/>
          <w:lang w:eastAsia="ja-JP"/>
        </w:rPr>
        <w:t>日経過ではそのような増加は見られず、最初からタンデムの観測数は多かった（図</w:t>
      </w:r>
      <w:r w:rsidRPr="00A64099">
        <w:rPr>
          <w:rFonts w:ascii="PT Serif" w:hAnsi="PT Serif" w:cs="PT Serif"/>
          <w:lang w:eastAsia="ja-JP"/>
        </w:rPr>
        <w:t xml:space="preserve"> 9-4</w:t>
      </w:r>
      <w:r w:rsidRPr="00A64099">
        <w:rPr>
          <w:rFonts w:ascii="PT Serif" w:hAnsi="PT Serif" w:cs="PT Serif"/>
          <w:lang w:eastAsia="ja-JP"/>
        </w:rPr>
        <w:t>）。これは次の様に解釈できる。群飛直後のオスは、まだ自身の探索行動に余裕があるため、複数のメスを評価してから質の高いメスを選択する。一方で、</w:t>
      </w:r>
      <w:r w:rsidRPr="00A64099">
        <w:rPr>
          <w:rFonts w:ascii="PT Serif" w:hAnsi="PT Serif" w:cs="PT Serif"/>
          <w:lang w:eastAsia="ja-JP"/>
        </w:rPr>
        <w:t xml:space="preserve">3 </w:t>
      </w:r>
      <w:r w:rsidRPr="00A64099">
        <w:rPr>
          <w:rFonts w:ascii="PT Serif" w:hAnsi="PT Serif" w:cs="PT Serif"/>
          <w:lang w:eastAsia="ja-JP"/>
        </w:rPr>
        <w:t>日間探索したオスは、自身の探索行動に余裕がないため、質にかかわらず出会ったメスを選択する。というものである。このような現象は、最適停止問題の</w:t>
      </w:r>
      <w:r w:rsidRPr="00A64099">
        <w:rPr>
          <w:rFonts w:ascii="PT Serif" w:hAnsi="PT Serif" w:cs="PT Serif"/>
          <w:lang w:eastAsia="ja-JP"/>
        </w:rPr>
        <w:t xml:space="preserve"> 1 </w:t>
      </w:r>
      <w:r w:rsidRPr="00A64099">
        <w:rPr>
          <w:rFonts w:ascii="PT Serif" w:hAnsi="PT Serif" w:cs="PT Serif"/>
          <w:lang w:eastAsia="ja-JP"/>
        </w:rPr>
        <w:t>つであるおみあい問題（秘書問題）を適用することで統合的に理解できるだろう。おみあい問題では、</w:t>
      </w:r>
      <w:r w:rsidRPr="00A64099">
        <w:rPr>
          <w:rFonts w:ascii="PT Serif" w:hAnsi="PT Serif" w:cs="PT Serif"/>
          <w:lang w:eastAsia="ja-JP"/>
        </w:rPr>
        <w:t xml:space="preserve">N </w:t>
      </w:r>
      <w:r w:rsidRPr="00A64099">
        <w:rPr>
          <w:rFonts w:ascii="PT Serif" w:hAnsi="PT Serif" w:cs="PT Serif"/>
          <w:lang w:eastAsia="ja-JP"/>
        </w:rPr>
        <w:t>人と順番にお見合いするとして、何人目の相手と交際すると最も好みである人と交際できるかを考える問題である</w:t>
      </w:r>
      <w:r w:rsidRPr="00A64099">
        <w:rPr>
          <w:rFonts w:ascii="PT Serif" w:hAnsi="PT Serif" w:cs="PT Serif"/>
          <w:lang w:eastAsia="ja-JP"/>
        </w:rPr>
        <w:t xml:space="preserve"> (Ferguson 1989)</w:t>
      </w:r>
      <w:r w:rsidRPr="00A64099">
        <w:rPr>
          <w:rFonts w:ascii="PT Serif" w:hAnsi="PT Serif" w:cs="PT Serif"/>
          <w:lang w:eastAsia="ja-JP"/>
        </w:rPr>
        <w:t>。この解は</w:t>
      </w:r>
      <w:r w:rsidRPr="00A64099">
        <w:rPr>
          <w:rFonts w:ascii="PT Serif" w:hAnsi="PT Serif" w:cs="PT Serif"/>
          <w:lang w:eastAsia="ja-JP"/>
        </w:rPr>
        <w:t xml:space="preserve"> k = n/e </w:t>
      </w:r>
      <w:r w:rsidRPr="00A64099">
        <w:rPr>
          <w:rFonts w:ascii="PT Serif" w:hAnsi="PT Serif" w:cs="PT Serif"/>
          <w:lang w:eastAsia="ja-JP"/>
        </w:rPr>
        <w:t>人目までを無条件で断り、それ以降で一番条件の良いパートナーで選ぶものである。群飛直後は、これからまだ多くの相手と出会うことがあできると予測されるまで、</w:t>
      </w:r>
      <w:r w:rsidRPr="00A64099">
        <w:rPr>
          <w:rFonts w:ascii="PT Serif" w:hAnsi="PT Serif" w:cs="PT Serif"/>
          <w:lang w:eastAsia="ja-JP"/>
        </w:rPr>
        <w:t xml:space="preserve">k </w:t>
      </w:r>
      <w:r w:rsidRPr="00A64099">
        <w:rPr>
          <w:rFonts w:ascii="PT Serif" w:hAnsi="PT Serif" w:cs="PT Serif"/>
          <w:lang w:eastAsia="ja-JP"/>
        </w:rPr>
        <w:t>が大きな値となり、初期にはタンデムを行わず相手を評価するだけである。そして、出会った個体の数が増えてくると、タンデムを行うことを決め始める個体が出てくるため、時間の経過に応じてタンデムの数は増加する。一方で、</w:t>
      </w:r>
      <w:r w:rsidRPr="00A64099">
        <w:rPr>
          <w:rFonts w:ascii="PT Serif" w:hAnsi="PT Serif" w:cs="PT Serif"/>
          <w:lang w:eastAsia="ja-JP"/>
        </w:rPr>
        <w:t xml:space="preserve">3 </w:t>
      </w:r>
      <w:r w:rsidRPr="00A64099">
        <w:rPr>
          <w:rFonts w:ascii="PT Serif" w:hAnsi="PT Serif" w:cs="PT Serif"/>
          <w:lang w:eastAsia="ja-JP"/>
        </w:rPr>
        <w:t>日間他個体と出会うことができなかった個体にとっては、</w:t>
      </w:r>
      <w:r w:rsidRPr="00A64099">
        <w:rPr>
          <w:rFonts w:ascii="PT Serif" w:hAnsi="PT Serif" w:cs="PT Serif"/>
          <w:lang w:eastAsia="ja-JP"/>
        </w:rPr>
        <w:t xml:space="preserve">k </w:t>
      </w:r>
      <w:r w:rsidRPr="00A64099">
        <w:rPr>
          <w:rFonts w:ascii="PT Serif" w:hAnsi="PT Serif" w:cs="PT Serif"/>
          <w:lang w:eastAsia="ja-JP"/>
        </w:rPr>
        <w:t>はかなり小さい値となる。そのため、無条件で断ることがなくなり、初期段階から多くのタンデム行動がみられる。このようにシロアリは、配偶者探索における</w:t>
      </w:r>
      <w:r w:rsidRPr="00A64099">
        <w:rPr>
          <w:rFonts w:ascii="PT Serif" w:hAnsi="PT Serif" w:cs="PT Serif"/>
          <w:lang w:eastAsia="ja-JP"/>
        </w:rPr>
        <w:t xml:space="preserve">Sequential choice model </w:t>
      </w:r>
      <w:r w:rsidRPr="00A64099">
        <w:rPr>
          <w:rFonts w:ascii="PT Serif" w:hAnsi="PT Serif" w:cs="PT Serif"/>
          <w:lang w:eastAsia="ja-JP"/>
        </w:rPr>
        <w:t>の実証に適した材料である</w:t>
      </w:r>
      <w:r w:rsidRPr="00A64099">
        <w:rPr>
          <w:rFonts w:ascii="PT Serif" w:hAnsi="PT Serif" w:cs="PT Serif"/>
          <w:lang w:eastAsia="ja-JP"/>
        </w:rPr>
        <w:t xml:space="preserve"> (Real 1990; Real 1991)</w:t>
      </w:r>
      <w:r w:rsidRPr="00A64099">
        <w:rPr>
          <w:rFonts w:ascii="PT Serif" w:hAnsi="PT Serif" w:cs="PT Serif"/>
          <w:lang w:eastAsia="ja-JP"/>
        </w:rPr>
        <w:t>。</w:t>
      </w:r>
    </w:p>
    <w:p w14:paraId="32A92337" w14:textId="77777777" w:rsidR="009C69F1" w:rsidRDefault="009C69F1" w:rsidP="0082412A">
      <w:pPr>
        <w:snapToGrid w:val="0"/>
        <w:spacing w:after="0" w:line="240" w:lineRule="auto"/>
        <w:rPr>
          <w:rFonts w:ascii="PT Serif" w:hAnsi="PT Serif" w:cs="PT Serif"/>
          <w:lang w:eastAsia="ja-JP"/>
        </w:rPr>
      </w:pPr>
    </w:p>
    <w:p w14:paraId="784812E0" w14:textId="42FFFC67" w:rsidR="00716FD2"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探索効率の最適化について、空間的、時間的な最適戦略を探る研究では、本章で検討したような個体の状態が考慮されることはほとんどない。本研究で示した、探索活動を行うことそのものが、活動量やその後の配偶者選択にも影響を及ぼすという視点を組み合わせると、生物の移動パターンの進化についてより深い議論が可能になるだろう</w:t>
      </w:r>
    </w:p>
    <w:p w14:paraId="772CDB6A" w14:textId="77777777" w:rsidR="001A4712" w:rsidRPr="00A64099" w:rsidRDefault="001A4712" w:rsidP="0082412A">
      <w:pPr>
        <w:snapToGrid w:val="0"/>
        <w:spacing w:after="0" w:line="240" w:lineRule="auto"/>
        <w:rPr>
          <w:rFonts w:ascii="PT Serif" w:eastAsia="PT Serif" w:hAnsi="PT Serif" w:cs="PT Serif"/>
          <w:lang w:eastAsia="ja-JP"/>
        </w:rPr>
      </w:pPr>
    </w:p>
    <w:p w14:paraId="74EAEC25" w14:textId="60B2B7B6" w:rsidR="008E4C70" w:rsidRPr="00A64099" w:rsidRDefault="00716FD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C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somewhat choosy. However, everything</w:t>
      </w:r>
      <w:r w:rsidR="002E514A" w:rsidRPr="00A64099">
        <w:rPr>
          <w:rFonts w:ascii="PT Serif" w:eastAsia="PT Serif" w:hAnsi="PT Serif" w:cs="PT Serif"/>
        </w:rPr>
        <w:t xml:space="preserve"> could be secondary because most important is to make a pair. This, it is</w:t>
      </w:r>
      <w:r w:rsidR="007807E9" w:rsidRPr="00A64099">
        <w:rPr>
          <w:rFonts w:ascii="PT Serif" w:eastAsia="PT Serif" w:hAnsi="PT Serif" w:cs="PT Serif"/>
        </w:rPr>
        <w:t xml:space="preserve"> surprising that termites might refrain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candidat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heterozygosity, and so on. However, it is questionable how termites can distinguish these partners</w:t>
      </w:r>
      <w:r w:rsidR="00FC662E" w:rsidRPr="00A64099">
        <w:rPr>
          <w:rFonts w:ascii="PT Serif" w:eastAsia="PT Serif" w:hAnsi="PT Serif" w:cs="PT Serif"/>
        </w:rPr>
        <w:t>, given that they even do not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interactions are mostly limited in touching with antenna. Passive selection, e.g., strong</w:t>
      </w:r>
      <w:r w:rsidR="00944147" w:rsidRPr="00A64099">
        <w:rPr>
          <w:rFonts w:ascii="PT Serif" w:eastAsia="PT Serif" w:hAnsi="PT Serif" w:cs="PT Serif"/>
        </w:rPr>
        <w:t xml:space="preserve"> candidate are better at tandem run, may be a cause of assistive mating, rather than</w:t>
      </w:r>
      <w:r w:rsidR="008E4C70" w:rsidRPr="00A64099">
        <w:rPr>
          <w:rFonts w:ascii="PT Serif" w:eastAsia="PT Serif" w:hAnsi="PT Serif" w:cs="PT Serif"/>
        </w:rPr>
        <w:t xml:space="preserve"> active mate choice.</w:t>
      </w:r>
    </w:p>
    <w:p w14:paraId="53AEBBF8" w14:textId="77777777" w:rsidR="008E4C70" w:rsidRPr="00A64099" w:rsidRDefault="008E4C70" w:rsidP="0082412A">
      <w:pPr>
        <w:snapToGrid w:val="0"/>
        <w:spacing w:after="0" w:line="240" w:lineRule="auto"/>
        <w:rPr>
          <w:rFonts w:ascii="PT Serif" w:eastAsia="PT Serif" w:hAnsi="PT Serif" w:cs="PT Serif"/>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lastRenderedPageBreak/>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5516173F" w14:textId="7777777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servosphere</w:t>
      </w:r>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A64099" w:rsidRPr="00A64099">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the dish. We maintained each termite under the light condition of 16L8D and at 25°C during</w:t>
      </w:r>
      <w:r w:rsidR="00A64099" w:rsidRPr="00A64099">
        <w:rPr>
          <w:rFonts w:ascii="PT Serif" w:eastAsia="PT Serif" w:hAnsi="PT Serif" w:cs="PT Serif"/>
        </w:rPr>
        <w:t xml:space="preserve"> the</w:t>
      </w:r>
      <w:r w:rsidRPr="00A64099">
        <w:rPr>
          <w:rFonts w:ascii="PT Serif" w:eastAsia="PT Serif" w:hAnsi="PT Serif" w:cs="PT Serif"/>
        </w:rPr>
        <w:t xml:space="preserve"> interval of each observation.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p>
    <w:p w14:paraId="3D76FAA5" w14:textId="2E357D56"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 xml:space="preserve">Because the sampling rates of data acquisition </w:t>
      </w:r>
      <w:r w:rsidR="00A64099" w:rsidRPr="00A64099">
        <w:rPr>
          <w:rFonts w:ascii="PT Serif" w:eastAsia="PT Serif" w:hAnsi="PT Serif" w:cs="PT Serif"/>
        </w:rPr>
        <w:t>were</w:t>
      </w:r>
      <w:r w:rsidRPr="00A64099">
        <w:rPr>
          <w:rFonts w:ascii="PT Serif" w:eastAsia="PT Serif" w:hAnsi="PT Serif" w:cs="PT Serif"/>
        </w:rPr>
        <w:t xml:space="preserve"> not constant in our servosphere, we smoothed the coordinates data with </w:t>
      </w:r>
      <w:r w:rsidR="00A64099" w:rsidRPr="00A64099">
        <w:rPr>
          <w:rFonts w:ascii="PT Serif" w:eastAsia="PT Serif" w:hAnsi="PT Serif" w:cs="PT Serif"/>
        </w:rPr>
        <w:t xml:space="preserve">a </w:t>
      </w:r>
      <w:r w:rsidRPr="00A64099">
        <w:rPr>
          <w:rFonts w:ascii="PT Serif" w:eastAsia="PT Serif" w:hAnsi="PT Serif" w:cs="PT Serif"/>
        </w:rPr>
        <w:t xml:space="preserve">median filter (k =5) and </w:t>
      </w:r>
      <w:r w:rsidR="00A64099" w:rsidRPr="00A64099">
        <w:rPr>
          <w:rFonts w:ascii="PT Serif" w:eastAsia="PT Serif" w:hAnsi="PT Serif" w:cs="PT Serif"/>
        </w:rPr>
        <w:t>interpolated them 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04552D2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 xml:space="preserve">(steplength). </w:t>
      </w:r>
      <w:r w:rsidR="00B17073">
        <w:rPr>
          <w:rFonts w:ascii="PT Serif" w:hAnsi="PT Serif" w:cs="ＭＳ 明朝"/>
        </w:rPr>
        <w:t xml:space="preserve">By summing up these steplengths, </w:t>
      </w:r>
      <w:r w:rsidR="00B17073" w:rsidRPr="00A64099">
        <w:rPr>
          <w:rFonts w:ascii="PT Serif" w:eastAsia="PT Serif" w:hAnsi="PT Serif" w:cs="PT Serif"/>
        </w:rPr>
        <w:t>we calculated the total distances termites walked during 25 minutes.</w:t>
      </w:r>
      <w:r w:rsidR="00B17073">
        <w:rPr>
          <w:rFonts w:ascii="PT Serif" w:eastAsia="PT Serif" w:hAnsi="PT Serif" w:cs="PT Serif"/>
        </w:rPr>
        <w:t xml:space="preserve"> Also, we examinied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B17073">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 termites are regarded as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 xml:space="preserve">We measured the total pausing duration during 25 minutes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s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42682ADF"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random search when the targets are randomly distributed and searchers do not have any prior information on tagets </w:t>
      </w:r>
      <w:r w:rsidR="00F35CCB">
        <w:rPr>
          <w:rFonts w:ascii="PT Serif" w:hAnsi="PT Serif" w:cs="ＭＳ 明朝"/>
        </w:rPr>
        <w:fldChar w:fldCharType="begin"/>
      </w:r>
      <w:r w:rsidR="006E0177">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dWGUG8s3","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Mizumoto and Dobata,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r w:rsidR="007C1EBA" w:rsidRPr="007C1EBA">
        <w:rPr>
          <w:rFonts w:ascii="PT Serif" w:hAnsi="PT Serif" w:cs="Courier New"/>
          <w:i/>
          <w:iCs/>
        </w:rPr>
        <w:t>computeMSD</w:t>
      </w:r>
      <w:r w:rsidR="007C1EBA">
        <w:rPr>
          <w:rFonts w:ascii="PT Serif" w:hAnsi="PT Serif" w:cs="Courier New"/>
        </w:rPr>
        <w:t>() in the package “</w:t>
      </w:r>
      <w:r w:rsidR="007C1EBA" w:rsidRPr="007C1EBA">
        <w:rPr>
          <w:rFonts w:ascii="PT Serif" w:hAnsi="PT Serif" w:cs="Courier New"/>
        </w:rPr>
        <w:t>flowcatchR</w:t>
      </w:r>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 xml:space="preserve">time after swarming, we used a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lastRenderedPageBreak/>
        <w:t>Evaluation of searching efficiency</w:t>
      </w:r>
    </w:p>
    <w:p w14:paraId="25DB9A48" w14:textId="79410B98"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less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a lot of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ing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commentRangeStart w:id="1"/>
      <w:r w:rsidR="00A91D3E">
        <w:rPr>
          <w:rFonts w:ascii="PT Serif" w:hAnsi="PT Serif" w:cs="ＭＳ 明朝"/>
        </w:rPr>
        <w:t>We</w:t>
      </w:r>
      <w:r w:rsidR="007C1EBA">
        <w:rPr>
          <w:rFonts w:ascii="PT Serif" w:hAnsi="PT Serif" w:cs="ＭＳ 明朝"/>
        </w:rPr>
        <w:t xml:space="preserve"> </w:t>
      </w:r>
      <w:r w:rsidR="00A91D3E">
        <w:rPr>
          <w:rFonts w:ascii="PT Serif" w:hAnsi="PT Serif" w:cs="ＭＳ 明朝"/>
        </w:rPr>
        <w:t xml:space="preserve">projected trajectories of a female and a male after </w:t>
      </w:r>
      <w:r w:rsidR="00A91D3E" w:rsidRPr="00A91D3E">
        <w:rPr>
          <w:rFonts w:ascii="PT Serif" w:hAnsi="PT Serif" w:cs="ＭＳ 明朝"/>
        </w:rPr>
        <w:t>randomization and calculated</w:t>
      </w:r>
      <w:r w:rsidR="00A91D3E">
        <w:rPr>
          <w:rFonts w:ascii="PT Serif" w:hAnsi="PT Serif" w:cs="ＭＳ 明朝"/>
        </w:rPr>
        <w:t xml:space="preserve"> if and when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 xml:space="preserve">When mate search of termites extended to multiple days, they synchronize their search efforts with the following swarming events </w:t>
      </w:r>
      <w:r w:rsidR="0080477F">
        <w:rPr>
          <w:rFonts w:ascii="PT Serif" w:hAnsi="PT Serif" w:cs="ＭＳ 明朝"/>
        </w:rPr>
        <w:fldChar w:fldCharType="begin"/>
      </w:r>
      <w:r w:rsidR="0080477F">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80477F">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xml:space="preserve">, we expect that mating encounters of extended mate searchers are usually with new mate searchers (day 0 individuals). Thus, we investigated the encounter efficiency in the combinations of 0 day-0 day,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Each trajectory was horizontally and vertically reversed with the probability of 1/2. Following inversion, we rotated the trajectory at random degrees from 0 to 360</w:t>
      </w:r>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if and when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cominations (0 day-0 day,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C81E20">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C81E20">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37A82449"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0D03FA">
        <w:rPr>
          <w:rFonts w:ascii="PT Serif" w:eastAsia="PT Serif" w:hAnsi="PT Serif" w:cs="PT Serif"/>
        </w:rPr>
        <w:instrText xml:space="preserve"> ADDIN ZOTERO_ITEM CSL_CITATION {"citationID":"iML3nnz1","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As several individuals were dead during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All dish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We defined that the pair succeed in colony foundation only when both female and male were surviving. We compared colony foundation success between just after swarming and 72 hours after swarming, using a generalised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Fresh body weight is often used as an indicator of the quality of termite dealates (</w:t>
      </w:r>
      <w:r w:rsidRPr="00E8625B">
        <w:rPr>
          <w:rFonts w:ascii="PT Serif" w:eastAsia="PT Serif" w:hAnsi="PT Serif" w:cs="PT Serif"/>
          <w:color w:val="FF0000"/>
        </w:rPr>
        <w:t>refs</w:t>
      </w:r>
      <w:r>
        <w:rPr>
          <w:rFonts w:ascii="PT Serif" w:eastAsia="PT Serif" w:hAnsi="PT Serif" w:cs="PT Serif"/>
        </w:rPr>
        <w:t xml:space="preserve">), where heaviwer termites are preferred as mating partners. We examined how body weght could change during extended mate search and how it affected the mating preferences. Using three colonies collected in 2016, </w:t>
      </w:r>
      <w:r>
        <w:rPr>
          <w:rFonts w:ascii="PT Serif" w:eastAsia="PT Serif" w:hAnsi="PT Serif" w:cs="PT Serif"/>
        </w:rPr>
        <w:lastRenderedPageBreak/>
        <w:t xml:space="preserve">we compared the fresh weights of eight females and males for each colony just after swarming and after 72 hours mate search. Measurements were performed </w:t>
      </w:r>
      <w:r w:rsidR="00BF2D0A">
        <w:rPr>
          <w:rFonts w:ascii="PT Serif" w:eastAsia="PT Serif" w:hAnsi="PT Serif" w:cs="PT Serif"/>
        </w:rPr>
        <w:t>on a scale of t</w:t>
      </w:r>
      <w:r>
        <w:rPr>
          <w:rFonts w:ascii="PT Serif" w:eastAsia="PT Serif" w:hAnsi="PT Serif" w:cs="PT Serif"/>
        </w:rPr>
        <w:t>he 0.01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introduced three termite dealates</w:t>
      </w:r>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After 10 minutes of introduction, we confirmed if the new individidual waas tandem pairing with new opposite sex indidivudal or the old individual was pairing. We used binomial test to test the bias in pairing combinations (old or new). All three indidivudals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77777777"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We investigated how extended mate search affect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 marked with one colored on the abdomen for sex and colony identification (PX-20; Mitsubishi). All 40 individuals were maintained for 30 min (just after swarming) or 72 hours (extended mate search) separately in a 24 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30 minutes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alread</w:t>
      </w:r>
      <w:r w:rsidR="006E0177">
        <w:rPr>
          <w:rFonts w:ascii="PT Serif" w:eastAsia="PT Serif" w:hAnsi="PT Serif" w:cs="PT Serif"/>
        </w:rPr>
        <w:t>y</w:t>
      </w:r>
      <w:r w:rsidR="001016CB" w:rsidRPr="00A64099">
        <w:rPr>
          <w:rFonts w:ascii="PT Serif" w:eastAsia="PT Serif" w:hAnsi="PT Serif" w:cs="PT Serif"/>
        </w:rPr>
        <w:t xml:space="preserve"> reported in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1016CB">
        <w:rPr>
          <w:rFonts w:ascii="PT Serif" w:eastAsia="PT Serif" w:hAnsi="PT Serif" w:cs="PT Serif"/>
        </w:rPr>
        <w:instrText xml:space="preserve"> ADDIN ZOTERO_ITEM CSL_CITATION {"citationID":"RkV7Vwtu","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We did so because most individuals walked along the edge of the arena,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6AB37B01" w:rsidR="00A75F92" w:rsidRPr="00A64099"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compared the</w:t>
      </w:r>
      <w:r w:rsidR="006E0177">
        <w:rPr>
          <w:rFonts w:ascii="PT Serif" w:eastAsia="PT Serif" w:hAnsi="PT Serif" w:cs="PT Serif"/>
        </w:rPr>
        <w:t xml:space="preserve"> total</w:t>
      </w:r>
      <w:r w:rsidRPr="00A64099">
        <w:rPr>
          <w:rFonts w:ascii="PT Serif" w:eastAsia="PT Serif" w:hAnsi="PT Serif" w:cs="PT Serif"/>
        </w:rPr>
        <w:t xml:space="preserve"> number of observation of pairing units</w:t>
      </w:r>
      <w:r w:rsidR="006E0177">
        <w:rPr>
          <w:rFonts w:ascii="PT Serif" w:eastAsia="PT Serif" w:hAnsi="PT Serif" w:cs="PT Serif"/>
        </w:rPr>
        <w:t xml:space="preserve"> between termites just after swarming and after extended mate search,</w:t>
      </w:r>
      <w:r w:rsidRPr="00A64099">
        <w:rPr>
          <w:rFonts w:ascii="PT Serif" w:eastAsia="PT Serif" w:hAnsi="PT Serif" w:cs="PT Serif"/>
        </w:rPr>
        <w:t xml:space="preserve"> using Wilcoxon signed rank test. </w:t>
      </w:r>
      <w:r w:rsidR="006E0177">
        <w:rPr>
          <w:rFonts w:ascii="PT Serif" w:eastAsia="PT Serif" w:hAnsi="PT Serif" w:cs="PT Serif"/>
        </w:rPr>
        <w:t>W</w:t>
      </w:r>
      <w:r w:rsidRPr="00A64099">
        <w:rPr>
          <w:rFonts w:ascii="PT Serif" w:eastAsia="PT Serif" w:hAnsi="PT Serif" w:cs="PT Serif"/>
        </w:rPr>
        <w:t>e</w:t>
      </w:r>
      <w:r w:rsidR="006E0177">
        <w:rPr>
          <w:rFonts w:ascii="PT Serif" w:eastAsia="PT Serif" w:hAnsi="PT Serif" w:cs="PT Serif"/>
        </w:rPr>
        <w:t xml:space="preserve"> also</w:t>
      </w:r>
      <w:r w:rsidRPr="00A64099">
        <w:rPr>
          <w:rFonts w:ascii="PT Serif" w:eastAsia="PT Serif" w:hAnsi="PT Serif" w:cs="PT Serif"/>
        </w:rPr>
        <w:t xml:space="preserve"> investigated the time development of observed tandem running pairs. We binned our 30 minutes observation into 0-5 minutes, 5-10 minutes, …, 25-30 minutes and counted the number of observed tandem pairs during each time</w:t>
      </w:r>
      <w:r w:rsidR="006E0177">
        <w:rPr>
          <w:rFonts w:ascii="PT Serif" w:eastAsia="PT Serif" w:hAnsi="PT Serif" w:cs="PT Serif"/>
        </w:rPr>
        <w:t>-</w:t>
      </w:r>
      <w:r w:rsidRPr="00A64099">
        <w:rPr>
          <w:rFonts w:ascii="PT Serif" w:eastAsia="PT Serif" w:hAnsi="PT Serif" w:cs="PT Serif"/>
        </w:rPr>
        <w:t>window</w:t>
      </w:r>
      <w:r w:rsidR="006E0177">
        <w:rPr>
          <w:rFonts w:ascii="PT Serif" w:eastAsia="PT Serif" w:hAnsi="PT Serif" w:cs="PT Serif"/>
        </w:rPr>
        <w:t>s</w:t>
      </w:r>
      <w:r w:rsidRPr="00A64099">
        <w:rPr>
          <w:rFonts w:ascii="PT Serif" w:eastAsia="PT Serif" w:hAnsi="PT Serif" w:cs="PT Serif"/>
        </w:rPr>
        <w:t xml:space="preserve">. </w:t>
      </w:r>
      <w:r w:rsidR="006E0177">
        <w:rPr>
          <w:rFonts w:ascii="PT Serif" w:eastAsia="PT Serif" w:hAnsi="PT Serif" w:cs="PT Serif"/>
        </w:rPr>
        <w:t>W</w:t>
      </w:r>
      <w:r w:rsidRPr="00A64099">
        <w:rPr>
          <w:rFonts w:ascii="PT Serif" w:eastAsia="PT Serif" w:hAnsi="PT Serif" w:cs="PT Serif"/>
        </w:rPr>
        <w:t xml:space="preserve">e used spearman’s rank relation test to </w:t>
      </w:r>
      <w:r w:rsidR="006E0177">
        <w:rPr>
          <w:rFonts w:ascii="PT Serif" w:eastAsia="PT Serif" w:hAnsi="PT Serif" w:cs="PT Serif"/>
        </w:rPr>
        <w:t xml:space="preserve">test if </w:t>
      </w:r>
      <w:r w:rsidRPr="00A64099">
        <w:rPr>
          <w:rFonts w:ascii="PT Serif" w:eastAsia="PT Serif" w:hAnsi="PT Serif" w:cs="PT Serif"/>
        </w:rPr>
        <w:t>the number of observed tandem running pairs</w:t>
      </w:r>
      <w:r w:rsidR="006E0177">
        <w:rPr>
          <w:rFonts w:ascii="PT Serif" w:eastAsia="PT Serif" w:hAnsi="PT Serif" w:cs="PT Serif"/>
        </w:rPr>
        <w:t xml:space="preserve"> increase according to </w:t>
      </w:r>
      <w:r w:rsidR="006E0177" w:rsidRPr="00A64099">
        <w:rPr>
          <w:rFonts w:ascii="PT Serif" w:eastAsia="PT Serif" w:hAnsi="PT Serif" w:cs="PT Serif"/>
        </w:rPr>
        <w:t>time developments</w:t>
      </w:r>
      <w:r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16EB7ABC"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is wer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6E0177">
        <w:rPr>
          <w:rFonts w:ascii="PT Serif" w:eastAsia="PT Serif" w:hAnsi="PT Serif" w:cs="PT Serif"/>
        </w:rPr>
        <w:instrText xml:space="preserve"> ADDIN ZOTERO_ITEM CSL_CITATION {"citationID":"KxIlRCsC","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6E0177">
        <w:rPr>
          <w:rFonts w:ascii="PT Serif" w:eastAsia="PT Serif" w:hAnsi="PT Serif" w:cs="PT Serif"/>
        </w:rPr>
        <w:t>”, “</w:t>
      </w:r>
      <w:r w:rsidR="006E0177" w:rsidRPr="006E0177">
        <w:rPr>
          <w:rFonts w:ascii="PT Serif" w:eastAsia="PT Serif" w:hAnsi="PT Serif" w:cs="PT Serif"/>
        </w:rPr>
        <w:t>car</w:t>
      </w:r>
      <w:r w:rsidR="006E0177">
        <w:rPr>
          <w:rFonts w:ascii="PT Serif" w:eastAsia="PT Serif" w:hAnsi="PT Serif" w:cs="PT Serif"/>
        </w:rPr>
        <w:t>”, and “</w:t>
      </w:r>
      <w:r w:rsidR="006E0177" w:rsidRPr="006E0177">
        <w:rPr>
          <w:rFonts w:ascii="PT Serif" w:eastAsia="PT Serif" w:hAnsi="PT Serif" w:cs="PT Serif"/>
        </w:rPr>
        <w:t>exactRankTests</w:t>
      </w:r>
      <w:r w:rsidR="006E0177">
        <w:rPr>
          <w:rFonts w:ascii="PT Serif" w:eastAsia="PT Serif" w:hAnsi="PT Serif" w:cs="PT Serif"/>
        </w:rPr>
        <w:t>” for statistical tests, and “</w:t>
      </w:r>
      <w:r w:rsidR="006E0177" w:rsidRPr="006E0177">
        <w:rPr>
          <w:rFonts w:ascii="PT Serif" w:eastAsia="PT Serif" w:hAnsi="PT Serif" w:cs="PT Serif"/>
        </w:rPr>
        <w:t>Rcpp</w:t>
      </w:r>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Cpp</w:t>
      </w:r>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nobuaki-mzmt/termite-mate-search-cost</w:t>
      </w:r>
      <w:r w:rsidR="003C3DE1" w:rsidRPr="00AB2255">
        <w:rPr>
          <w:rFonts w:ascii="PT Serif" w:eastAsia="PT Serif" w:hAnsi="PT Serif" w:cs="PT Serif"/>
        </w:rPr>
        <w:t>). The accepted version will be uploaded to Zeno</w:t>
      </w:r>
      <w:r w:rsidR="003C3DE1">
        <w:rPr>
          <w:rFonts w:ascii="PT Serif" w:eastAsia="PT Serif" w:hAnsi="PT Serif" w:cs="PT Serif"/>
        </w:rPr>
        <w:t>de to obtain DOI for the version of 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18C0489A"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t>We thank Shigeto Dobata, Kenji Matsuura, and Tomonari Nozaki, for valuable intellectual inputs for the experiments</w:t>
      </w:r>
      <w:r w:rsidRPr="003C3DE1">
        <w:rPr>
          <w:rFonts w:ascii="PT Serif" w:eastAsia="PT Serif" w:hAnsi="PT Serif" w:cs="PT Serif"/>
          <w:color w:val="FF0000"/>
        </w:rPr>
        <w:t>,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6A3E2DFB"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lastRenderedPageBreak/>
        <w:t xml:space="preserve">N.M.: conceptualization, data curation, formal analysis, funding acquisition, investigation, methodology, project administration, resources, supervision, validation, visualization, writing-original draft, writing-review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s,</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s,</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1D0F3A7B" w14:textId="77777777" w:rsidR="00686122" w:rsidRPr="00686122" w:rsidRDefault="007C1EBA" w:rsidP="00686122">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686122" w:rsidRPr="00686122">
        <w:t xml:space="preserve">James A, Plank MJ, Brown R. 2008. Optimizing the encounter rate in biological interactions: Ballistic versus Lévy versus Brownian strategies. </w:t>
      </w:r>
      <w:r w:rsidR="00686122" w:rsidRPr="00686122">
        <w:rPr>
          <w:i/>
          <w:iCs/>
        </w:rPr>
        <w:t>Physical Review E</w:t>
      </w:r>
      <w:r w:rsidR="00686122" w:rsidRPr="00686122">
        <w:t xml:space="preserve"> </w:t>
      </w:r>
      <w:r w:rsidR="00686122" w:rsidRPr="00686122">
        <w:rPr>
          <w:b/>
          <w:bCs/>
        </w:rPr>
        <w:t>78</w:t>
      </w:r>
      <w:r w:rsidR="00686122" w:rsidRPr="00686122">
        <w:t>:051128. doi:10.1103/PhysRevE.78.051128</w:t>
      </w:r>
    </w:p>
    <w:p w14:paraId="6C4351AE" w14:textId="77777777" w:rsidR="00686122" w:rsidRPr="00686122" w:rsidRDefault="00686122" w:rsidP="00686122">
      <w:pPr>
        <w:pStyle w:val="Bibliography"/>
      </w:pPr>
      <w:r w:rsidRPr="00686122">
        <w:t xml:space="preserve">Koto A, Mersch D, Hollis B, Keller L. 2015. Social isolation causes mortality by disrupting energy homeostasis in ants. </w:t>
      </w:r>
      <w:r w:rsidRPr="00686122">
        <w:rPr>
          <w:i/>
          <w:iCs/>
        </w:rPr>
        <w:t>Behavioral Ecology and Sociobiology</w:t>
      </w:r>
      <w:r w:rsidRPr="00686122">
        <w:t xml:space="preserve"> </w:t>
      </w:r>
      <w:r w:rsidRPr="00686122">
        <w:rPr>
          <w:b/>
          <w:bCs/>
        </w:rPr>
        <w:t>69</w:t>
      </w:r>
      <w:r w:rsidRPr="00686122">
        <w:t>:583–591. doi:10.1007/s00265-014-1869-6</w:t>
      </w:r>
    </w:p>
    <w:p w14:paraId="6DA1679C" w14:textId="77777777" w:rsidR="00686122" w:rsidRPr="00686122" w:rsidRDefault="00686122" w:rsidP="00686122">
      <w:pPr>
        <w:pStyle w:val="Bibliography"/>
      </w:pPr>
      <w:r w:rsidRPr="00686122">
        <w:t xml:space="preserve">Kusaka A, Matsuura K. 2017. Allee effect in termite colony formation: influence of alate density and flight timing on pairing success and survivorship. </w:t>
      </w:r>
      <w:r w:rsidRPr="00686122">
        <w:rPr>
          <w:i/>
          <w:iCs/>
        </w:rPr>
        <w:t>Insectes Sociaux</w:t>
      </w:r>
      <w:r w:rsidRPr="00686122">
        <w:t xml:space="preserve"> </w:t>
      </w:r>
      <w:r w:rsidRPr="00686122">
        <w:rPr>
          <w:b/>
          <w:bCs/>
        </w:rPr>
        <w:t>65</w:t>
      </w:r>
      <w:r w:rsidRPr="00686122">
        <w:t>:17–24. doi:10.1007/s00040-017-0580-9</w:t>
      </w:r>
    </w:p>
    <w:p w14:paraId="6410BEFC" w14:textId="77777777" w:rsidR="00686122" w:rsidRPr="00686122" w:rsidRDefault="00686122" w:rsidP="00686122">
      <w:pPr>
        <w:pStyle w:val="Bibliography"/>
      </w:pPr>
      <w:r w:rsidRPr="00686122">
        <w:t xml:space="preserve">Mitaka Y, Akino T, Matsuura K. 2023. Development of a standard medium for culturing the termite Reticulitermes speratus. </w:t>
      </w:r>
      <w:r w:rsidRPr="00686122">
        <w:rPr>
          <w:i/>
          <w:iCs/>
        </w:rPr>
        <w:t>Insect Soc</w:t>
      </w:r>
      <w:r w:rsidRPr="00686122">
        <w:t xml:space="preserve"> </w:t>
      </w:r>
      <w:r w:rsidRPr="00686122">
        <w:rPr>
          <w:b/>
          <w:bCs/>
        </w:rPr>
        <w:t>70</w:t>
      </w:r>
      <w:r w:rsidRPr="00686122">
        <w:t>:265–274. doi:10.1007/s00040-023-00907-6</w:t>
      </w:r>
    </w:p>
    <w:p w14:paraId="717BB85D" w14:textId="77777777" w:rsidR="00686122" w:rsidRPr="00686122" w:rsidRDefault="00686122" w:rsidP="00686122">
      <w:pPr>
        <w:pStyle w:val="Bibliography"/>
      </w:pPr>
      <w:r w:rsidRPr="00686122">
        <w:t xml:space="preserve">Mizumoto N, Abe MS, Dobata S. 2017a. Optimizing mating encounters by sexually dimorphic movements. </w:t>
      </w:r>
      <w:r w:rsidRPr="00686122">
        <w:rPr>
          <w:i/>
          <w:iCs/>
        </w:rPr>
        <w:t>Journal of The Royal Society Interface</w:t>
      </w:r>
      <w:r w:rsidRPr="00686122">
        <w:t xml:space="preserve"> </w:t>
      </w:r>
      <w:r w:rsidRPr="00686122">
        <w:rPr>
          <w:b/>
          <w:bCs/>
        </w:rPr>
        <w:t>14</w:t>
      </w:r>
      <w:r w:rsidRPr="00686122">
        <w:t>:20170086. doi:10.1098/rsif.2017.0086</w:t>
      </w:r>
    </w:p>
    <w:p w14:paraId="325CBA6D" w14:textId="77777777" w:rsidR="00686122" w:rsidRPr="00686122" w:rsidRDefault="00686122" w:rsidP="00686122">
      <w:pPr>
        <w:pStyle w:val="Bibliography"/>
      </w:pPr>
      <w:r w:rsidRPr="00686122">
        <w:t xml:space="preserve">Mizumoto N, Bourguignon T, Bailey NW. 2022. Ancestral sex-role plasticity facilitates the evolution of same-sex sexual behavior. </w:t>
      </w:r>
      <w:r w:rsidRPr="00686122">
        <w:rPr>
          <w:i/>
          <w:iCs/>
        </w:rPr>
        <w:t>Proceedings of the National Academy of Sciences of the United States of America</w:t>
      </w:r>
      <w:r w:rsidRPr="00686122">
        <w:t xml:space="preserve"> </w:t>
      </w:r>
      <w:r w:rsidRPr="00686122">
        <w:rPr>
          <w:b/>
          <w:bCs/>
        </w:rPr>
        <w:t>119</w:t>
      </w:r>
      <w:r w:rsidRPr="00686122">
        <w:t>:e2212401119. doi:10.1073/pnas.2212401119</w:t>
      </w:r>
    </w:p>
    <w:p w14:paraId="2A68BE24" w14:textId="77777777" w:rsidR="00686122" w:rsidRPr="00686122" w:rsidRDefault="00686122" w:rsidP="00686122">
      <w:pPr>
        <w:pStyle w:val="Bibliography"/>
      </w:pPr>
      <w:r w:rsidRPr="00686122">
        <w:t xml:space="preserve">Mizumoto N, Dobata S. 2019. Adaptive switch to sexually dimorphic movements by partner-seeking termites. </w:t>
      </w:r>
      <w:r w:rsidRPr="00686122">
        <w:rPr>
          <w:i/>
          <w:iCs/>
        </w:rPr>
        <w:t>Science Advances</w:t>
      </w:r>
      <w:r w:rsidRPr="00686122">
        <w:t xml:space="preserve"> </w:t>
      </w:r>
      <w:r w:rsidRPr="00686122">
        <w:rPr>
          <w:b/>
          <w:bCs/>
        </w:rPr>
        <w:t>5</w:t>
      </w:r>
      <w:r w:rsidRPr="00686122">
        <w:t>:eaau6108. doi:10.1126/sciadv.aau6108</w:t>
      </w:r>
    </w:p>
    <w:p w14:paraId="0F533D0E" w14:textId="77777777" w:rsidR="00686122" w:rsidRPr="00686122" w:rsidRDefault="00686122" w:rsidP="00686122">
      <w:pPr>
        <w:pStyle w:val="Bibliography"/>
      </w:pPr>
      <w:r w:rsidRPr="00686122">
        <w:t xml:space="preserve">Mizumoto N, Fuchikawa T, Matsuura K. 2017b. Pairing strategy after today’s failure: unpaired termites synchronize mate search using photic cycles. </w:t>
      </w:r>
      <w:r w:rsidRPr="00686122">
        <w:rPr>
          <w:i/>
          <w:iCs/>
        </w:rPr>
        <w:t>Population Ecology</w:t>
      </w:r>
      <w:r w:rsidRPr="00686122">
        <w:t xml:space="preserve"> </w:t>
      </w:r>
      <w:r w:rsidRPr="00686122">
        <w:rPr>
          <w:b/>
          <w:bCs/>
        </w:rPr>
        <w:t>59</w:t>
      </w:r>
      <w:r w:rsidRPr="00686122">
        <w:t>:205–211. doi:10.1007/s10144-017-0584-3</w:t>
      </w:r>
    </w:p>
    <w:p w14:paraId="0759EAA0" w14:textId="77777777" w:rsidR="00686122" w:rsidRPr="00686122" w:rsidRDefault="00686122" w:rsidP="00686122">
      <w:pPr>
        <w:pStyle w:val="Bibliography"/>
      </w:pPr>
      <w:r w:rsidRPr="00686122">
        <w:t xml:space="preserve">Mizumoto N, Yashiro T, Matsuura K. 2016. Male same-sex pairing as an adaptive strategy for future reproduction in termites. </w:t>
      </w:r>
      <w:r w:rsidRPr="00686122">
        <w:rPr>
          <w:i/>
          <w:iCs/>
        </w:rPr>
        <w:t>Animal Behaviour</w:t>
      </w:r>
      <w:r w:rsidRPr="00686122">
        <w:t xml:space="preserve"> </w:t>
      </w:r>
      <w:r w:rsidRPr="00686122">
        <w:rPr>
          <w:b/>
          <w:bCs/>
        </w:rPr>
        <w:t>119</w:t>
      </w:r>
      <w:r w:rsidRPr="00686122">
        <w:t>:179–187. doi:10.1016/j.anbehav.2016.07.007</w:t>
      </w:r>
    </w:p>
    <w:p w14:paraId="1F8AB9DE" w14:textId="77777777" w:rsidR="00686122" w:rsidRPr="00686122" w:rsidRDefault="00686122" w:rsidP="00686122">
      <w:pPr>
        <w:pStyle w:val="Bibliography"/>
      </w:pPr>
      <w:r w:rsidRPr="00686122">
        <w:t xml:space="preserve">Nagaya N, Mizumoto N, Abe MS, Dobata S, Sato R, Fujisawa R. 2017. Anomalous diffusion on the servosphere : A potential tool for detecting inherent organismal movement patterns. </w:t>
      </w:r>
      <w:r w:rsidRPr="00686122">
        <w:rPr>
          <w:i/>
          <w:iCs/>
        </w:rPr>
        <w:t>PLoS ONE</w:t>
      </w:r>
      <w:r w:rsidRPr="00686122">
        <w:t xml:space="preserve"> </w:t>
      </w:r>
      <w:r w:rsidRPr="00686122">
        <w:rPr>
          <w:b/>
          <w:bCs/>
        </w:rPr>
        <w:t>12</w:t>
      </w:r>
      <w:r w:rsidRPr="00686122">
        <w:t>:e0177480. doi:10.1371/journal.pone.0177480</w:t>
      </w:r>
    </w:p>
    <w:p w14:paraId="280946E7" w14:textId="77777777" w:rsidR="00686122" w:rsidRPr="00686122" w:rsidRDefault="00686122" w:rsidP="00686122">
      <w:pPr>
        <w:pStyle w:val="Bibliography"/>
      </w:pPr>
      <w:r w:rsidRPr="00686122">
        <w:t>Nutting WL. 1969. 8 Flight and colony foundation. In: Krishna K, Weesner FM, editors. Biology of Termites. New York: Academic Press. pp. 233–282. doi:10.1016/B978-0-12-395529-6.50012-X</w:t>
      </w:r>
    </w:p>
    <w:p w14:paraId="06F1C9D0" w14:textId="77777777" w:rsidR="00686122" w:rsidRPr="00686122" w:rsidRDefault="00686122" w:rsidP="00686122">
      <w:pPr>
        <w:pStyle w:val="Bibliography"/>
      </w:pPr>
      <w:r w:rsidRPr="00686122">
        <w:t>R Core Team. 2023. R: A language and environment for statistical computing.</w:t>
      </w:r>
    </w:p>
    <w:p w14:paraId="04D7E564" w14:textId="77777777" w:rsidR="00686122" w:rsidRPr="00686122" w:rsidRDefault="00686122" w:rsidP="00686122">
      <w:pPr>
        <w:pStyle w:val="Bibliography"/>
      </w:pPr>
      <w:r w:rsidRPr="00686122">
        <w:t xml:space="preserve">Wickman P-O, Jansson P. 1997. An estimate of female mate searching costs in the lekking butterfly Coenonympha pamphilus. </w:t>
      </w:r>
      <w:r w:rsidRPr="00686122">
        <w:rPr>
          <w:i/>
          <w:iCs/>
        </w:rPr>
        <w:t>Behavioral Ecology and Sociobiology</w:t>
      </w:r>
      <w:r w:rsidRPr="00686122">
        <w:t xml:space="preserve"> </w:t>
      </w:r>
      <w:r w:rsidRPr="00686122">
        <w:rPr>
          <w:b/>
          <w:bCs/>
        </w:rPr>
        <w:t>40</w:t>
      </w:r>
      <w:r w:rsidRPr="00686122">
        <w:t>:321–328. doi:10.1007/s002650050348</w:t>
      </w:r>
    </w:p>
    <w:p w14:paraId="00000034" w14:textId="40282372"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Trajectories on the servospher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servospher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64CF9" w14:textId="77777777" w:rsidR="008F3A77" w:rsidRDefault="008F3A77" w:rsidP="0082412A">
      <w:pPr>
        <w:spacing w:after="0" w:line="240" w:lineRule="auto"/>
      </w:pPr>
      <w:r>
        <w:separator/>
      </w:r>
    </w:p>
  </w:endnote>
  <w:endnote w:type="continuationSeparator" w:id="0">
    <w:p w14:paraId="5F531CE7" w14:textId="77777777" w:rsidR="008F3A77" w:rsidRDefault="008F3A77"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686D8" w14:textId="77777777" w:rsidR="008F3A77" w:rsidRDefault="008F3A77" w:rsidP="0082412A">
      <w:pPr>
        <w:spacing w:after="0" w:line="240" w:lineRule="auto"/>
      </w:pPr>
      <w:r>
        <w:separator/>
      </w:r>
    </w:p>
  </w:footnote>
  <w:footnote w:type="continuationSeparator" w:id="0">
    <w:p w14:paraId="606D8D55" w14:textId="77777777" w:rsidR="008F3A77" w:rsidRDefault="008F3A77"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gUAW7sA4SwAAAA="/>
  </w:docVars>
  <w:rsids>
    <w:rsidRoot w:val="00876C5F"/>
    <w:rsid w:val="0001282A"/>
    <w:rsid w:val="00016346"/>
    <w:rsid w:val="00040EA1"/>
    <w:rsid w:val="00055DCA"/>
    <w:rsid w:val="0007418A"/>
    <w:rsid w:val="00086A1C"/>
    <w:rsid w:val="000962A9"/>
    <w:rsid w:val="000A278E"/>
    <w:rsid w:val="000A4EB2"/>
    <w:rsid w:val="000A6DFB"/>
    <w:rsid w:val="000B03D3"/>
    <w:rsid w:val="000B3743"/>
    <w:rsid w:val="000D03FA"/>
    <w:rsid w:val="000D29D5"/>
    <w:rsid w:val="000D2F49"/>
    <w:rsid w:val="000E1C39"/>
    <w:rsid w:val="001010F0"/>
    <w:rsid w:val="001016CB"/>
    <w:rsid w:val="00114049"/>
    <w:rsid w:val="0011678D"/>
    <w:rsid w:val="00136DB3"/>
    <w:rsid w:val="0013751C"/>
    <w:rsid w:val="00140D0F"/>
    <w:rsid w:val="00146002"/>
    <w:rsid w:val="00176519"/>
    <w:rsid w:val="00186ADB"/>
    <w:rsid w:val="0019183C"/>
    <w:rsid w:val="00193673"/>
    <w:rsid w:val="00194D70"/>
    <w:rsid w:val="00196E84"/>
    <w:rsid w:val="001A4712"/>
    <w:rsid w:val="001B53F8"/>
    <w:rsid w:val="001B64B6"/>
    <w:rsid w:val="001C3238"/>
    <w:rsid w:val="001E76FA"/>
    <w:rsid w:val="001E7C7B"/>
    <w:rsid w:val="001F7C4B"/>
    <w:rsid w:val="001F7F32"/>
    <w:rsid w:val="00216ADD"/>
    <w:rsid w:val="002207B9"/>
    <w:rsid w:val="002333C4"/>
    <w:rsid w:val="00255536"/>
    <w:rsid w:val="002C13C1"/>
    <w:rsid w:val="002D3B75"/>
    <w:rsid w:val="002E514A"/>
    <w:rsid w:val="002F1A38"/>
    <w:rsid w:val="002F7C49"/>
    <w:rsid w:val="00321974"/>
    <w:rsid w:val="00323DC8"/>
    <w:rsid w:val="0035388F"/>
    <w:rsid w:val="003579A3"/>
    <w:rsid w:val="00361833"/>
    <w:rsid w:val="003625ED"/>
    <w:rsid w:val="00367C3E"/>
    <w:rsid w:val="00370110"/>
    <w:rsid w:val="0037131A"/>
    <w:rsid w:val="00373F69"/>
    <w:rsid w:val="00374495"/>
    <w:rsid w:val="00381E2B"/>
    <w:rsid w:val="00384A13"/>
    <w:rsid w:val="003C3DE1"/>
    <w:rsid w:val="003C4439"/>
    <w:rsid w:val="003D6262"/>
    <w:rsid w:val="003F7805"/>
    <w:rsid w:val="00400685"/>
    <w:rsid w:val="004054E2"/>
    <w:rsid w:val="0041548B"/>
    <w:rsid w:val="004239E0"/>
    <w:rsid w:val="00431C48"/>
    <w:rsid w:val="0045000F"/>
    <w:rsid w:val="0045261A"/>
    <w:rsid w:val="00456E38"/>
    <w:rsid w:val="0046063A"/>
    <w:rsid w:val="0046137E"/>
    <w:rsid w:val="00495172"/>
    <w:rsid w:val="00495381"/>
    <w:rsid w:val="004A03EC"/>
    <w:rsid w:val="004A4FE0"/>
    <w:rsid w:val="004A6859"/>
    <w:rsid w:val="004B6E83"/>
    <w:rsid w:val="004C5C1D"/>
    <w:rsid w:val="004D1625"/>
    <w:rsid w:val="004E097C"/>
    <w:rsid w:val="004E1620"/>
    <w:rsid w:val="005078C6"/>
    <w:rsid w:val="00526AB9"/>
    <w:rsid w:val="00533F16"/>
    <w:rsid w:val="0056613B"/>
    <w:rsid w:val="00587AD5"/>
    <w:rsid w:val="005B3A81"/>
    <w:rsid w:val="005B6B52"/>
    <w:rsid w:val="005B6BDA"/>
    <w:rsid w:val="005D3776"/>
    <w:rsid w:val="005F3A23"/>
    <w:rsid w:val="00611C29"/>
    <w:rsid w:val="00613440"/>
    <w:rsid w:val="0062737C"/>
    <w:rsid w:val="00627E39"/>
    <w:rsid w:val="006331B2"/>
    <w:rsid w:val="00635D50"/>
    <w:rsid w:val="0064145A"/>
    <w:rsid w:val="00656D80"/>
    <w:rsid w:val="00664150"/>
    <w:rsid w:val="0067749B"/>
    <w:rsid w:val="00684746"/>
    <w:rsid w:val="00686122"/>
    <w:rsid w:val="00690DF4"/>
    <w:rsid w:val="006924F1"/>
    <w:rsid w:val="00693216"/>
    <w:rsid w:val="00693B15"/>
    <w:rsid w:val="00697B9C"/>
    <w:rsid w:val="006B56C9"/>
    <w:rsid w:val="006C3C00"/>
    <w:rsid w:val="006D30EE"/>
    <w:rsid w:val="006E0177"/>
    <w:rsid w:val="006F34F4"/>
    <w:rsid w:val="00700CD7"/>
    <w:rsid w:val="00702218"/>
    <w:rsid w:val="00716FD2"/>
    <w:rsid w:val="00725C13"/>
    <w:rsid w:val="00734091"/>
    <w:rsid w:val="00742BA7"/>
    <w:rsid w:val="00753293"/>
    <w:rsid w:val="007660BC"/>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925327"/>
    <w:rsid w:val="009405AE"/>
    <w:rsid w:val="00944147"/>
    <w:rsid w:val="00946A66"/>
    <w:rsid w:val="00946D5E"/>
    <w:rsid w:val="00946E44"/>
    <w:rsid w:val="009473E3"/>
    <w:rsid w:val="00965E1F"/>
    <w:rsid w:val="0097731E"/>
    <w:rsid w:val="0098616F"/>
    <w:rsid w:val="009875E0"/>
    <w:rsid w:val="00987FE8"/>
    <w:rsid w:val="009C69F1"/>
    <w:rsid w:val="009D48CA"/>
    <w:rsid w:val="009E475D"/>
    <w:rsid w:val="009F6921"/>
    <w:rsid w:val="009F7BDD"/>
    <w:rsid w:val="00A072AD"/>
    <w:rsid w:val="00A235A3"/>
    <w:rsid w:val="00A4328A"/>
    <w:rsid w:val="00A63F09"/>
    <w:rsid w:val="00A64099"/>
    <w:rsid w:val="00A66EB0"/>
    <w:rsid w:val="00A75F92"/>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7121B"/>
    <w:rsid w:val="00B71FDF"/>
    <w:rsid w:val="00B92FB8"/>
    <w:rsid w:val="00BA5A10"/>
    <w:rsid w:val="00BC47E8"/>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14EF3"/>
    <w:rsid w:val="00D47A65"/>
    <w:rsid w:val="00D56395"/>
    <w:rsid w:val="00D60EA7"/>
    <w:rsid w:val="00D73790"/>
    <w:rsid w:val="00D81A4F"/>
    <w:rsid w:val="00D81A8E"/>
    <w:rsid w:val="00D81EED"/>
    <w:rsid w:val="00D940AC"/>
    <w:rsid w:val="00D946D9"/>
    <w:rsid w:val="00D964A3"/>
    <w:rsid w:val="00DC0827"/>
    <w:rsid w:val="00DD6463"/>
    <w:rsid w:val="00DF5F13"/>
    <w:rsid w:val="00E10FE1"/>
    <w:rsid w:val="00E17EC8"/>
    <w:rsid w:val="00E2302A"/>
    <w:rsid w:val="00E5081F"/>
    <w:rsid w:val="00E605A3"/>
    <w:rsid w:val="00E678C1"/>
    <w:rsid w:val="00E7426E"/>
    <w:rsid w:val="00E764E8"/>
    <w:rsid w:val="00E82D30"/>
    <w:rsid w:val="00E8625B"/>
    <w:rsid w:val="00E91B8A"/>
    <w:rsid w:val="00EA50CA"/>
    <w:rsid w:val="00EC5031"/>
    <w:rsid w:val="00ED1EEA"/>
    <w:rsid w:val="00ED6F7D"/>
    <w:rsid w:val="00EE0BB8"/>
    <w:rsid w:val="00EE24CE"/>
    <w:rsid w:val="00F069CB"/>
    <w:rsid w:val="00F35CCB"/>
    <w:rsid w:val="00F44A8E"/>
    <w:rsid w:val="00F47103"/>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1</Pages>
  <Words>14045</Words>
  <Characters>63487</Characters>
  <Application>Microsoft Office Word</Application>
  <DocSecurity>0</DocSecurity>
  <Lines>1023</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48</cp:revision>
  <dcterms:created xsi:type="dcterms:W3CDTF">2023-12-03T00:25:00Z</dcterms:created>
  <dcterms:modified xsi:type="dcterms:W3CDTF">2023-12-03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ojmLJcgu"/&gt;&lt;style id="http://www.zotero.org/styles/elife" hasBibliography="1" bibliographyStyleHasBeenSet="1"/&gt;&lt;prefs&gt;&lt;pref name="fieldType" value="Field"/&gt;&lt;/prefs&gt;&lt;/data&gt;</vt:lpwstr>
  </property>
</Properties>
</file>